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FACFF03" w14:textId="0EA95DC3" w:rsidR="005930A3" w:rsidRDefault="009D6ECF" w:rsidP="002C4818">
      <w:pPr>
        <w:rPr>
          <w:rFonts w:cs="Times New Roman"/>
        </w:rPr>
      </w:pPr>
      <w:r>
        <w:rPr>
          <w:rFonts w:cs="Times New Roman"/>
          <w:b/>
        </w:rPr>
        <w:t xml:space="preserve">Model Organism </w:t>
      </w:r>
      <w:r w:rsidRPr="0006172A">
        <w:rPr>
          <w:rFonts w:cs="Times New Roman"/>
          <w:b/>
        </w:rPr>
        <w:t xml:space="preserve">Aim </w:t>
      </w:r>
      <w:r>
        <w:rPr>
          <w:rFonts w:cs="Times New Roman"/>
          <w:b/>
        </w:rPr>
        <w:t>2</w:t>
      </w:r>
      <w:r w:rsidRPr="0006172A">
        <w:rPr>
          <w:rFonts w:cs="Times New Roman"/>
          <w:b/>
        </w:rPr>
        <w:t>: Determine the effect</w:t>
      </w:r>
      <w:r>
        <w:rPr>
          <w:rFonts w:cs="Times New Roman"/>
          <w:b/>
        </w:rPr>
        <w:t xml:space="preserve">s </w:t>
      </w:r>
      <w:r w:rsidRPr="0006172A">
        <w:rPr>
          <w:rFonts w:cs="Times New Roman"/>
          <w:b/>
        </w:rPr>
        <w:t xml:space="preserve">of </w:t>
      </w:r>
      <w:r>
        <w:rPr>
          <w:rFonts w:cs="Times New Roman"/>
          <w:b/>
        </w:rPr>
        <w:t xml:space="preserve">gestational manipulation of the feeding window on offspring health at birth, during growth and development, and in response to Western dietary challenge. </w:t>
      </w:r>
      <w:r w:rsidRPr="0006172A">
        <w:rPr>
          <w:rFonts w:cs="Times New Roman"/>
          <w:b/>
        </w:rPr>
        <w:t xml:space="preserve"> </w:t>
      </w:r>
    </w:p>
    <w:p w14:paraId="6942043E" w14:textId="24A99ECF" w:rsidR="009910C5" w:rsidRDefault="009910C5" w:rsidP="009910C5"/>
    <w:p w14:paraId="560E058F" w14:textId="77777777" w:rsidR="009910C5" w:rsidRPr="009910C5" w:rsidRDefault="009910C5" w:rsidP="009910C5">
      <w:pPr>
        <w:rPr>
          <w:rFonts w:ascii="Calibri" w:eastAsia="Times New Roman" w:hAnsi="Calibri" w:cs="Times New Roman"/>
          <w:sz w:val="22"/>
          <w:szCs w:val="22"/>
        </w:rPr>
      </w:pPr>
      <w:r w:rsidRPr="009910C5">
        <w:rPr>
          <w:rFonts w:ascii="Calibri" w:eastAsia="Times New Roman" w:hAnsi="Calibri" w:cs="Times New Roman"/>
          <w:sz w:val="22"/>
          <w:szCs w:val="22"/>
        </w:rPr>
        <w:t>2.1 Body Weight, Survival, Gestational age</w:t>
      </w:r>
    </w:p>
    <w:p w14:paraId="357F50AA" w14:textId="705077E9" w:rsidR="009910C5" w:rsidRPr="009910C5" w:rsidRDefault="009910C5" w:rsidP="009910C5">
      <w:pPr>
        <w:rPr>
          <w:rFonts w:ascii="Calibri" w:eastAsia="Times New Roman" w:hAnsi="Calibri" w:cs="Times New Roman"/>
          <w:sz w:val="22"/>
          <w:szCs w:val="22"/>
        </w:rPr>
      </w:pPr>
      <w:r w:rsidRPr="009910C5">
        <w:rPr>
          <w:rFonts w:ascii="Calibri" w:eastAsia="Times New Roman" w:hAnsi="Calibri" w:cs="Times New Roman"/>
          <w:sz w:val="22"/>
          <w:szCs w:val="22"/>
        </w:rPr>
        <w:t>2.2-&gt; growth and development + insulin TT</w:t>
      </w:r>
    </w:p>
    <w:p w14:paraId="704659DB" w14:textId="77777777" w:rsidR="009910C5" w:rsidRPr="009910C5" w:rsidRDefault="009910C5" w:rsidP="009910C5">
      <w:pPr>
        <w:numPr>
          <w:ilvl w:val="0"/>
          <w:numId w:val="10"/>
        </w:numPr>
        <w:ind w:left="540"/>
        <w:textAlignment w:val="center"/>
        <w:rPr>
          <w:rFonts w:ascii="Calibri" w:eastAsia="Times New Roman" w:hAnsi="Calibri" w:cs="Times New Roman"/>
          <w:sz w:val="22"/>
          <w:szCs w:val="22"/>
        </w:rPr>
      </w:pPr>
      <w:r w:rsidRPr="009910C5">
        <w:rPr>
          <w:rFonts w:ascii="Calibri" w:eastAsia="Times New Roman" w:hAnsi="Calibri" w:cs="Times New Roman"/>
          <w:sz w:val="22"/>
          <w:szCs w:val="22"/>
        </w:rPr>
        <w:t>Pubertal onset/DEVELOPMENTAL WINDOW</w:t>
      </w:r>
    </w:p>
    <w:p w14:paraId="55F20711" w14:textId="77777777" w:rsidR="009910C5" w:rsidRPr="009910C5" w:rsidRDefault="009910C5" w:rsidP="009910C5">
      <w:pPr>
        <w:rPr>
          <w:rFonts w:ascii="Calibri" w:eastAsia="Times New Roman" w:hAnsi="Calibri" w:cs="Times New Roman"/>
          <w:sz w:val="22"/>
          <w:szCs w:val="22"/>
        </w:rPr>
      </w:pPr>
      <w:r w:rsidRPr="009910C5">
        <w:rPr>
          <w:rFonts w:ascii="Calibri" w:eastAsia="Times New Roman" w:hAnsi="Calibri" w:cs="Times New Roman"/>
          <w:sz w:val="22"/>
          <w:szCs w:val="22"/>
        </w:rPr>
        <w:t>2.3 HFD</w:t>
      </w:r>
    </w:p>
    <w:p w14:paraId="4105EF37" w14:textId="77777777" w:rsidR="009910C5" w:rsidRPr="009910C5" w:rsidRDefault="009910C5" w:rsidP="009910C5">
      <w:pPr>
        <w:rPr>
          <w:rFonts w:ascii="Calibri" w:eastAsia="Times New Roman" w:hAnsi="Calibri" w:cs="Times New Roman"/>
          <w:sz w:val="22"/>
          <w:szCs w:val="22"/>
        </w:rPr>
      </w:pPr>
      <w:r w:rsidRPr="009910C5">
        <w:rPr>
          <w:rFonts w:ascii="Calibri" w:eastAsia="Times New Roman" w:hAnsi="Calibri" w:cs="Times New Roman"/>
          <w:sz w:val="22"/>
          <w:szCs w:val="22"/>
        </w:rPr>
        <w:t>2.4 metabolic syndrome</w:t>
      </w:r>
    </w:p>
    <w:p w14:paraId="1BB6FB3B" w14:textId="77777777" w:rsidR="009910C5" w:rsidRPr="009910C5" w:rsidRDefault="009910C5" w:rsidP="009910C5">
      <w:pPr>
        <w:ind w:left="540"/>
        <w:rPr>
          <w:rFonts w:ascii="Calibri" w:eastAsia="Times New Roman" w:hAnsi="Calibri" w:cs="Times New Roman"/>
          <w:sz w:val="22"/>
          <w:szCs w:val="22"/>
        </w:rPr>
      </w:pPr>
      <w:r w:rsidRPr="009910C5">
        <w:rPr>
          <w:rFonts w:ascii="Calibri" w:eastAsia="Times New Roman" w:hAnsi="Calibri" w:cs="Times New Roman"/>
          <w:sz w:val="22"/>
          <w:szCs w:val="22"/>
        </w:rPr>
        <w:t>Liver fat</w:t>
      </w:r>
    </w:p>
    <w:p w14:paraId="55D0CFA3" w14:textId="77777777" w:rsidR="009910C5" w:rsidRPr="009910C5" w:rsidRDefault="009910C5" w:rsidP="009910C5">
      <w:pPr>
        <w:ind w:left="540"/>
        <w:rPr>
          <w:rFonts w:ascii="Calibri" w:eastAsia="Times New Roman" w:hAnsi="Calibri" w:cs="Times New Roman"/>
          <w:sz w:val="22"/>
          <w:szCs w:val="22"/>
        </w:rPr>
      </w:pPr>
      <w:proofErr w:type="spellStart"/>
      <w:r w:rsidRPr="009910C5">
        <w:rPr>
          <w:rFonts w:ascii="Calibri" w:eastAsia="Times New Roman" w:hAnsi="Calibri" w:cs="Times New Roman"/>
          <w:sz w:val="22"/>
          <w:szCs w:val="22"/>
        </w:rPr>
        <w:t>Tgemia</w:t>
      </w:r>
      <w:proofErr w:type="spellEnd"/>
    </w:p>
    <w:p w14:paraId="46BA8BD0" w14:textId="77777777" w:rsidR="009910C5" w:rsidRPr="009910C5" w:rsidRDefault="009910C5" w:rsidP="009910C5">
      <w:pPr>
        <w:ind w:left="540"/>
        <w:rPr>
          <w:rFonts w:ascii="Calibri" w:eastAsia="Times New Roman" w:hAnsi="Calibri" w:cs="Times New Roman"/>
          <w:sz w:val="22"/>
          <w:szCs w:val="22"/>
        </w:rPr>
      </w:pPr>
      <w:r w:rsidRPr="009910C5">
        <w:rPr>
          <w:rFonts w:ascii="Calibri" w:eastAsia="Times New Roman" w:hAnsi="Calibri" w:cs="Times New Roman"/>
          <w:sz w:val="22"/>
          <w:szCs w:val="22"/>
        </w:rPr>
        <w:t>GTT</w:t>
      </w:r>
      <w:r w:rsidRPr="009910C5">
        <w:rPr>
          <w:rFonts w:ascii="Calibri" w:eastAsia="Times New Roman" w:hAnsi="Calibri" w:cs="Times New Roman"/>
          <w:sz w:val="22"/>
          <w:szCs w:val="22"/>
        </w:rPr>
        <w:br/>
        <w:t>ITT</w:t>
      </w:r>
    </w:p>
    <w:p w14:paraId="7D927E1B" w14:textId="77777777" w:rsidR="009910C5" w:rsidRPr="009910C5" w:rsidRDefault="009910C5" w:rsidP="009910C5">
      <w:pPr>
        <w:ind w:left="540"/>
        <w:rPr>
          <w:rFonts w:ascii="Calibri" w:eastAsia="Times New Roman" w:hAnsi="Calibri" w:cs="Times New Roman"/>
          <w:sz w:val="22"/>
          <w:szCs w:val="22"/>
        </w:rPr>
      </w:pPr>
      <w:proofErr w:type="spellStart"/>
      <w:r w:rsidRPr="009910C5">
        <w:rPr>
          <w:rFonts w:ascii="Calibri" w:eastAsia="Times New Roman" w:hAnsi="Calibri" w:cs="Times New Roman"/>
          <w:sz w:val="22"/>
          <w:szCs w:val="22"/>
        </w:rPr>
        <w:t>insulinemia</w:t>
      </w:r>
      <w:proofErr w:type="spellEnd"/>
    </w:p>
    <w:p w14:paraId="77FCBFF3" w14:textId="77777777" w:rsidR="009910C5" w:rsidRPr="009910C5" w:rsidRDefault="009910C5" w:rsidP="009910C5">
      <w:pPr>
        <w:rPr>
          <w:rFonts w:ascii="Calibri" w:eastAsia="Times New Roman" w:hAnsi="Calibri" w:cs="Times New Roman"/>
          <w:sz w:val="22"/>
          <w:szCs w:val="22"/>
        </w:rPr>
      </w:pPr>
      <w:r w:rsidRPr="009910C5">
        <w:rPr>
          <w:rFonts w:ascii="Calibri" w:eastAsia="Times New Roman" w:hAnsi="Calibri" w:cs="Times New Roman"/>
          <w:sz w:val="22"/>
          <w:szCs w:val="22"/>
        </w:rPr>
        <w:t>2.5 Mechanisms?</w:t>
      </w:r>
    </w:p>
    <w:p w14:paraId="365CCE14" w14:textId="77777777" w:rsidR="009910C5" w:rsidRPr="009910C5" w:rsidRDefault="009910C5" w:rsidP="009910C5">
      <w:pPr>
        <w:rPr>
          <w:rFonts w:ascii="Calibri" w:eastAsia="Times New Roman" w:hAnsi="Calibri" w:cs="Times New Roman"/>
          <w:sz w:val="22"/>
          <w:szCs w:val="22"/>
        </w:rPr>
      </w:pPr>
      <w:r w:rsidRPr="009910C5">
        <w:rPr>
          <w:rFonts w:ascii="Calibri" w:eastAsia="Times New Roman" w:hAnsi="Calibri" w:cs="Times New Roman"/>
          <w:sz w:val="22"/>
          <w:szCs w:val="22"/>
        </w:rPr>
        <w:t>GINTOL INSUL SENS -&gt; GSIS</w:t>
      </w:r>
    </w:p>
    <w:p w14:paraId="1A3E2E56" w14:textId="0F8F4285" w:rsidR="009910C5" w:rsidRPr="009910C5" w:rsidRDefault="009910C5" w:rsidP="009910C5">
      <w:pPr>
        <w:pStyle w:val="Heading2"/>
      </w:pPr>
      <w:r>
        <w:t xml:space="preserve">Background: </w:t>
      </w:r>
    </w:p>
    <w:p w14:paraId="15AB23A6" w14:textId="5E5B6247" w:rsidR="003C4CBF" w:rsidRDefault="003C4CBF" w:rsidP="003C4CBF">
      <w:pPr>
        <w:pStyle w:val="Heading3"/>
      </w:pPr>
      <w:r>
        <w:t>Childhood origins of metabolic disease</w:t>
      </w:r>
    </w:p>
    <w:p w14:paraId="72D6147B" w14:textId="3B320C8D" w:rsidR="003C4CBF" w:rsidRDefault="003C4CBF" w:rsidP="003C4CBF">
      <w:pPr>
        <w:pStyle w:val="ListParagraph"/>
        <w:numPr>
          <w:ilvl w:val="0"/>
          <w:numId w:val="5"/>
        </w:numPr>
      </w:pPr>
      <w:r>
        <w:t xml:space="preserve">Introduction of </w:t>
      </w:r>
      <w:proofErr w:type="spellStart"/>
      <w:r>
        <w:t>DOHaD</w:t>
      </w:r>
      <w:proofErr w:type="spellEnd"/>
    </w:p>
    <w:p w14:paraId="0A1858DD" w14:textId="2EE6F203" w:rsidR="003C4CBF" w:rsidRDefault="003C4CBF" w:rsidP="003C4CBF">
      <w:pPr>
        <w:pStyle w:val="ListParagraph"/>
        <w:numPr>
          <w:ilvl w:val="1"/>
          <w:numId w:val="5"/>
        </w:numPr>
      </w:pPr>
      <w:r>
        <w:t>Dutch hunger winter</w:t>
      </w:r>
    </w:p>
    <w:p w14:paraId="6CDF1AD4" w14:textId="2B3A0AF8" w:rsidR="003C4CBF" w:rsidRDefault="006F3EA6" w:rsidP="003C4CBF">
      <w:pPr>
        <w:pStyle w:val="ListParagraph"/>
        <w:numPr>
          <w:ilvl w:val="1"/>
          <w:numId w:val="5"/>
        </w:numPr>
      </w:pPr>
      <w:r>
        <w:t>Studies of nutrient restriction in gestation in animal models have demonstrated that caloric restriction increases incidence of low birthweight, and may initiate unhealthful catch up growth upon weaning, resulting in excess body weight, body fat, and leptin resistance upon reaching adulthood</w:t>
      </w:r>
      <w:r>
        <w:fldChar w:fldCharType="begin"/>
      </w:r>
      <w:r w:rsidR="00C77546">
        <w:instrText xml:space="preserve"> ADDIN ZOTERO_ITEM CSL_CITATION {"citationID":"dzeIK381","properties":{"formattedCitation":"(Ross &amp; Desai, 2005)","plainCitation":"(Ross &amp; Desai, 2005)","noteIndex":0},"citationItems":[{"id":119,"uris":["http://zotero.org/users/5073745/items/RN379VSF"],"uri":["http://zotero.org/users/5073745/items/RN379VSF"],"itemData":{"id":119,"type":"article-journal","title":"Gestational programming: population survival effects of drought and famine during pregnancy","container-title":"American Journal of Physiology-Regulatory, Integrative and Comparative Physiology","page":"R25-R33","volume":"288","issue":"1","source":"physiology.org (Atypon)","abstract":"The process whereby a stimulus or stress at a critical or sensitive period of development has long-term effects is termed “programming.” Studies in humans and animals convincingly demonstrate that environmental perturbations in utero may permanently change organ structure and metabolism and/or alter homeostatic regulatory mechanisms among the offspring. These programmed changes may be the origins of adult diseases, including cardiovascular disease, obesity, and diabetes. Throughout evolution and development, humans and animals have been exposed to two common environmental stresses, drought and famine. Notably, drought-induced water deprivation is associated with dehydration anorexia and thus a concomitant potential nutrient stress. Our laboratory has performed studies among pregnant rat and sheep in which we simulate drought conditions via maternal dehydration and famine conditions via nutrient restriction. Maternal dehydration results in low-birth-weight offspring, which demonstrate gender-specific plasma hypernatremia and hypertonicity and arterial hypertension. Gestational nutrient restriction also resulted in low-birth-weight offspring. If permitted rapid catch-up growth by nutrient availability, these offspring demonstrate evidence of increased body weight and body fat, and leptin resistance as adults. Conversely, if the catch-up growth is delayed by nutrition restriction, the offspring exhibit normal body weight, body fat, and plasma leptin levels as adults. These studies indicate that osmoregulatory and cardiovascular homeostasis and phenotypic predisposition to obesity may be programmed in utero. Importantly, these results suggest that programming effects may be either potentiated or prevented by interventions during the neonatal period.","DOI":"10.1152/ajpregu.00418.2004","ISSN":"0363-6119","title-short":"Gestational programming","journalAbbreviation":"American Journal of Physiology-Regulatory, Integrative and Comparative Physiology","author":[{"family":"Ross","given":"Michael G."},{"family":"Desai","given":"Mina"}],"issued":{"date-parts":[["2005",1,1]]}}}],"schema":"https://github.com/citation-style-language/schema/raw/master/csl-citation.json"} </w:instrText>
      </w:r>
      <w:r>
        <w:fldChar w:fldCharType="separate"/>
      </w:r>
      <w:r w:rsidR="00C77546">
        <w:rPr>
          <w:noProof/>
        </w:rPr>
        <w:t>(Ross &amp; Desai, 2005)</w:t>
      </w:r>
      <w:r>
        <w:fldChar w:fldCharType="end"/>
      </w:r>
      <w:r>
        <w:t>.</w:t>
      </w:r>
      <w:r w:rsidR="00C77546">
        <w:t xml:space="preserve"> </w:t>
      </w:r>
    </w:p>
    <w:p w14:paraId="56BE47A7" w14:textId="1CF6005C" w:rsidR="003C4CBF" w:rsidRPr="003C4CBF" w:rsidRDefault="003C4CBF" w:rsidP="003C4CBF">
      <w:pPr>
        <w:pStyle w:val="ListParagraph"/>
        <w:numPr>
          <w:ilvl w:val="1"/>
          <w:numId w:val="5"/>
        </w:numPr>
      </w:pPr>
      <w:r>
        <w:t>Organogenesis/2-hit hypothesis</w:t>
      </w:r>
    </w:p>
    <w:p w14:paraId="4CBE6B73" w14:textId="1B331820" w:rsidR="003E73ED" w:rsidRDefault="00486BAB" w:rsidP="00261C91">
      <w:pPr>
        <w:pStyle w:val="Heading3"/>
      </w:pPr>
      <w:r>
        <w:t xml:space="preserve">Early life </w:t>
      </w:r>
      <w:r w:rsidR="003E73ED">
        <w:t>exposure to time restricted feeding</w:t>
      </w:r>
    </w:p>
    <w:p w14:paraId="567BE0CE" w14:textId="5723F5A9" w:rsidR="007D2451" w:rsidRDefault="00790193" w:rsidP="002C4818">
      <w:pPr>
        <w:rPr>
          <w:rFonts w:cs="Times New Roman"/>
        </w:rPr>
      </w:pPr>
      <w:r>
        <w:rPr>
          <w:rFonts w:cs="Times New Roman"/>
        </w:rPr>
        <w:t>Early life is characterized by rapid rates of growth and differentiation and furthermore</w:t>
      </w:r>
      <w:r w:rsidR="00077B30">
        <w:rPr>
          <w:rFonts w:cs="Times New Roman"/>
        </w:rPr>
        <w:t xml:space="preserve"> is a critical period </w:t>
      </w:r>
      <w:r>
        <w:rPr>
          <w:rFonts w:cs="Times New Roman"/>
        </w:rPr>
        <w:t>for programming propensity for dysmetabolism</w:t>
      </w:r>
      <w:r w:rsidR="00077B30">
        <w:rPr>
          <w:rFonts w:cs="Times New Roman"/>
        </w:rPr>
        <w:t xml:space="preserve">. There is </w:t>
      </w:r>
      <w:r>
        <w:rPr>
          <w:rFonts w:cs="Times New Roman"/>
        </w:rPr>
        <w:t xml:space="preserve">substantial </w:t>
      </w:r>
      <w:r w:rsidR="00077B30">
        <w:rPr>
          <w:rFonts w:cs="Times New Roman"/>
        </w:rPr>
        <w:t xml:space="preserve">evidence that </w:t>
      </w:r>
      <w:r>
        <w:rPr>
          <w:rFonts w:cs="Times New Roman"/>
        </w:rPr>
        <w:t xml:space="preserve">gestation </w:t>
      </w:r>
      <w:r w:rsidR="00077B30">
        <w:rPr>
          <w:rFonts w:cs="Times New Roman"/>
        </w:rPr>
        <w:t xml:space="preserve">is a critical time for future offspring health. </w:t>
      </w:r>
      <w:r>
        <w:rPr>
          <w:rFonts w:cs="Times New Roman"/>
        </w:rPr>
        <w:t xml:space="preserve">Studies in humans have demonstrated that exposure to food shortage/famine can </w:t>
      </w:r>
      <w:r w:rsidR="00077B30">
        <w:rPr>
          <w:rFonts w:cs="Times New Roman"/>
        </w:rPr>
        <w:t xml:space="preserve">Further evidence has demonstrated that the immediate post-natal life and time </w:t>
      </w:r>
      <w:r w:rsidR="0045654F">
        <w:rPr>
          <w:rFonts w:cs="Times New Roman"/>
        </w:rPr>
        <w:t>preceding</w:t>
      </w:r>
      <w:r w:rsidR="00077B30">
        <w:rPr>
          <w:rFonts w:cs="Times New Roman"/>
        </w:rPr>
        <w:t xml:space="preserve"> adulthood are also crucial in determining risk of ill health in adult life. </w:t>
      </w:r>
      <w:r w:rsidR="007D2451">
        <w:rPr>
          <w:rFonts w:cs="Times New Roman"/>
        </w:rPr>
        <w:t xml:space="preserve">The largest literature of maternal time-restricted feeding in pregnancy exists in women fasting in observance of Ramadan during their pregnancies. These studies show that gestational age is often similar between those who fasted and those who did not fast during pregnancy. Furthermore, there may be a greater incidence in low birth weight babies, especially if the Ramadan fasting took place in the first trimester of pregnancy. </w:t>
      </w:r>
      <w:r w:rsidR="0045654F">
        <w:rPr>
          <w:rFonts w:cs="Times New Roman"/>
        </w:rPr>
        <w:t>However, it is my belief that Ramadan fasting is not a good proxy for TRF during gestation, as it may better model of food entrained chronodisruption during gestation, which has been shown by Salazar and colleagues to be detrimental to disrupt glucocorticoid stress signaling in rat fetuses, thereby altering their propensity to develop metabolic disease</w:t>
      </w:r>
      <w:r w:rsidR="0045654F">
        <w:rPr>
          <w:rFonts w:cs="Times New Roman"/>
        </w:rPr>
        <w:fldChar w:fldCharType="begin"/>
      </w:r>
      <w:r w:rsidR="0045654F">
        <w:rPr>
          <w:rFonts w:cs="Times New Roman"/>
        </w:rPr>
        <w:instrText xml:space="preserve"> ADDIN ZOTERO_ITEM CSL_CITATION {"citationID":"bpYfviPR","properties":{"formattedCitation":"(Salazar et al., 2018)","plainCitation":"(Salazar et al., 2018)","noteIndex":0},"citationItems":[{"id":117,"uris":["http://zotero.org/users/5073745/items/NXMYMF52"],"uri":["http://zotero.org/users/5073745/items/NXMYMF52"],"itemData":{"id":117,"type":"article-journal","title":"Gestational chronodisruption leads to persistent changes in the rat fetal and adult adrenal clock and function","container-title":"The Journal of Physiology","page":"5839-5857","volume":"596","issue":"23","source":"Wiley Online Library","abstract":"Key points Light at night is essential to a 24/7 society, but it has negative consequences on health. Basically, light at night induces an alteration of our biological clocks, known as chronodisruption, with effects even when this occurs during pregnancy. Here we explored the developmental impact of gestational chronodisruption (chronic photoperiod shift, CPS) on adult and fetal adrenal biorhythms and function. We found that gestational chronodisruption altered fetal and adult adrenal function, at the molecular, morphological and physiological levels. The differences between control and CPS offspring suggest desynchronization of the adrenal circadian clock and steroidogenic pathway, leading to abnormal stress responses and metabolic adaptation, potentially increasing the risk of developing chronic diseases. Abstract Light at night is essential to a 24/7 society, but it has negative consequences on health. Basically, light at night induces an alteration of our biological clocks, known as chronodisruption, with effects even when this occurs during pregnancy. Indeed, an abnormal photoperiod during gestation alters fetal development, inducing long-term effects on the offspring. Accordingly, we carried out a longitudinal study in rats, exploring the impact of gestational chronodisruption on the adrenal biorhythms and function of the offspring. Adult rats (90 days old) gestated under chronic photoperiod shift (CPS) decrease the time spent in the open arm zone of an elevated plus maze to 62% and increase the rearing time to 170%. CPS adults maintained individual daily changes in corticosterone, but their acrophases were distributed from 12.00 h to 06.00 h. CPS offspring maintained clock gene expression and oscillation, nevertheless no daily rhythm was observed in genes involved in the regulation and synthesis of steroids. Consistent with adult adrenal gland being programmed during fetal life, blunted daily rhythms of corticosterone, core clock gene machinery, and steroidogenic genes were observed in CPS fetal adrenal glands. Comparisons of the global transcriptome of CPS versus control fetal adrenal gland revealed that 1078 genes were differentially expressed (641 down-regulated and 437 up-regulated). In silico analysis revealed significant changes in Lipid Metabolism, Small Molecule Biochemistry, Cellular Development and the Inflammatory Response pathway (z score: 48–20). Altogether, the present results demonstrate that gestational chronodisruption changed fetal and adult adrenal function. This could translate to long-term abnormal stress responses and metabolic adaptation, increasing the risk of developing chronic diseases.","DOI":"10.1113/JP276083","ISSN":"1469-7793","language":"en","author":[{"family":"Salazar","given":"E. R."},{"family":"Richter","given":"H. G."},{"family":"Spichiger","given":"C."},{"family":"Mendez","given":"N."},{"family":"Halabi","given":"D."},{"family":"Vergara","given":"K."},{"family":"Alonso","given":"I. P."},{"family":"Corvalán","given":"F. A."},{"family":"Azpeleta","given":"C."},{"family":"Seron</w:instrText>
      </w:r>
      <w:r w:rsidR="0045654F">
        <w:rPr>
          <w:rFonts w:ascii="Cambria Math" w:hAnsi="Cambria Math" w:cs="Cambria Math"/>
        </w:rPr>
        <w:instrText>‐</w:instrText>
      </w:r>
      <w:r w:rsidR="0045654F">
        <w:rPr>
          <w:rFonts w:cs="Times New Roman"/>
        </w:rPr>
        <w:instrText>Ferre","given":"M."},{"family":"Torres</w:instrText>
      </w:r>
      <w:r w:rsidR="0045654F">
        <w:rPr>
          <w:rFonts w:ascii="Cambria Math" w:hAnsi="Cambria Math" w:cs="Cambria Math"/>
        </w:rPr>
        <w:instrText>‐</w:instrText>
      </w:r>
      <w:r w:rsidR="0045654F">
        <w:rPr>
          <w:rFonts w:cs="Times New Roman"/>
        </w:rPr>
        <w:instrText xml:space="preserve">Farfan","given":"C."}],"issued":{"date-parts":[["2018"]]}}}],"schema":"https://github.com/citation-style-language/schema/raw/master/csl-citation.json"} </w:instrText>
      </w:r>
      <w:r w:rsidR="0045654F">
        <w:rPr>
          <w:rFonts w:cs="Times New Roman"/>
        </w:rPr>
        <w:fldChar w:fldCharType="separate"/>
      </w:r>
      <w:r w:rsidR="0045654F">
        <w:rPr>
          <w:rFonts w:cs="Times New Roman"/>
          <w:noProof/>
        </w:rPr>
        <w:t>(Salazar et al., 2018)</w:t>
      </w:r>
      <w:r w:rsidR="0045654F">
        <w:rPr>
          <w:rFonts w:cs="Times New Roman"/>
        </w:rPr>
        <w:fldChar w:fldCharType="end"/>
      </w:r>
      <w:r w:rsidR="0045654F">
        <w:rPr>
          <w:rFonts w:cs="Times New Roman"/>
        </w:rPr>
        <w:t xml:space="preserve">. </w:t>
      </w:r>
    </w:p>
    <w:p w14:paraId="6DBEC59B" w14:textId="793A986E" w:rsidR="003C4CBF" w:rsidRDefault="003C4CBF" w:rsidP="003C4CBF">
      <w:pPr>
        <w:pStyle w:val="Heading4"/>
      </w:pPr>
      <w:r>
        <w:t>Early Post-natal Time-Restricted Feeding</w:t>
      </w:r>
    </w:p>
    <w:p w14:paraId="57F6BA02" w14:textId="0E37AEA2" w:rsidR="003C4CBF" w:rsidRPr="003C4CBF" w:rsidRDefault="00C77546" w:rsidP="003C4CBF">
      <w:r>
        <w:t>In the field of DOHad, the early parts of life extend beyond the gestation period and extend into the early post-natal life. Time-restricted feeding has been evaluated in the early postnatal period in one study, in hope it would</w:t>
      </w:r>
      <w:r w:rsidR="003C4CBF">
        <w:t xml:space="preserve"> mitigate the development of obesity</w:t>
      </w:r>
      <w:r>
        <w:t xml:space="preserve"> later in life</w:t>
      </w:r>
      <w:r w:rsidR="003C4CBF">
        <w:t>.</w:t>
      </w:r>
      <w:r>
        <w:t xml:space="preserve"> This study began </w:t>
      </w:r>
      <w:r w:rsidR="0045654F">
        <w:t>8-hour</w:t>
      </w:r>
      <w:r>
        <w:t>, dark cycle TRF</w:t>
      </w:r>
      <w:r w:rsidR="003C4CBF">
        <w:t xml:space="preserve"> </w:t>
      </w:r>
      <w:r>
        <w:t>immediately after weaning and kept</w:t>
      </w:r>
      <w:r w:rsidR="00705EC7">
        <w:t xml:space="preserve"> pups on this schedule for 4 weeks. After 4 weeks, they were switched to AL feeding. Instead of the typical protective effects often </w:t>
      </w:r>
      <w:r w:rsidR="00705EC7">
        <w:lastRenderedPageBreak/>
        <w:t xml:space="preserve">seen in TRF in adult populations, harmful metabolic effects were noted. Among them are hyperglycemia, reduced </w:t>
      </w:r>
      <w:r w:rsidR="0045654F">
        <w:t>size</w:t>
      </w:r>
      <w:r w:rsidR="00705EC7">
        <w:t xml:space="preserve"> and area of pancreatic islets, reduced insulin production, increased fatty liver, reduced immune competency, and delayed pubertal maturation</w:t>
      </w:r>
      <w:r w:rsidR="00705EC7">
        <w:fldChar w:fldCharType="begin"/>
      </w:r>
      <w:r w:rsidR="00705EC7">
        <w:instrText xml:space="preserve"> ADDIN ZOTERO_ITEM CSL_CITATION {"citationID":"NoOpQ5AH","properties":{"formattedCitation":"(Hu et al., 2019)","plainCitation":"(Hu et al., 2019)","noteIndex":0},"citationItems":[{"id":114,"uris":["http://zotero.org/users/5073745/items/NPYUTKVA"],"uri":["http://zotero.org/users/5073745/items/NPYUTKVA"],"itemData":{"id":114,"type":"article-journal","title":"Time-restricted feeding causes irreversible metabolic disorders and gut microbiota shift in pediatric mice","container-title":"Pediatric Research","page":"518-526","volume":"85","issue":"4","source":"www.nature.com","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DOI":"10.1038/s41390-018-0156-z","ISSN":"1530-0447","journalAbbreviation":"Pediatr Res","language":"en","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schema":"https://github.com/citation-style-language/schema/raw/master/csl-citation.json"} </w:instrText>
      </w:r>
      <w:r w:rsidR="00705EC7">
        <w:fldChar w:fldCharType="separate"/>
      </w:r>
      <w:r w:rsidR="00705EC7">
        <w:rPr>
          <w:noProof/>
        </w:rPr>
        <w:t>(Hu et al., 2019)</w:t>
      </w:r>
      <w:r w:rsidR="00705EC7">
        <w:fldChar w:fldCharType="end"/>
      </w:r>
      <w:r w:rsidR="00705EC7">
        <w:t>. This suggests that there are effects of TRF in the development period. However, the early post-natal life is distinct from the gestational period; as it is the time for behavior, brain, and development, as opposed to the main time of tissue accretion, organogenesis and ___ that gestation is(CITE). Therefore, post-natal TRF effects are unlikely to be the same as those during gestation.</w:t>
      </w:r>
    </w:p>
    <w:p w14:paraId="2ED0E705" w14:textId="22F6B65D" w:rsidR="003C4CBF" w:rsidRDefault="003C4CBF" w:rsidP="003C4CBF">
      <w:pPr>
        <w:pStyle w:val="Heading4"/>
      </w:pPr>
      <w:r>
        <w:t>Gestational Time Restricted Feeding</w:t>
      </w:r>
    </w:p>
    <w:p w14:paraId="2E2E089D" w14:textId="4E16E7E6" w:rsidR="005930A3" w:rsidRDefault="00705EC7" w:rsidP="003C4CBF">
      <w:pPr>
        <w:rPr>
          <w:rFonts w:cs="Times New Roman"/>
        </w:rPr>
      </w:pPr>
      <w:r>
        <w:rPr>
          <w:rFonts w:cs="Times New Roman"/>
        </w:rPr>
        <w:t>One work has been completed in g</w:t>
      </w:r>
      <w:r w:rsidR="00341A89">
        <w:rPr>
          <w:rFonts w:cs="Times New Roman"/>
        </w:rPr>
        <w:t xml:space="preserve">estational eTRF. This focused on HFD-TRF feeding in comparison </w:t>
      </w:r>
      <w:r w:rsidR="004237C6">
        <w:rPr>
          <w:rFonts w:cs="Times New Roman"/>
        </w:rPr>
        <w:t xml:space="preserve">to HFD-AL feeding. This paper focused on in utero and maternal general habitus, and failed to </w:t>
      </w:r>
    </w:p>
    <w:p w14:paraId="003341F8" w14:textId="248ECB82" w:rsidR="005518F8" w:rsidRDefault="0045654F" w:rsidP="002C4818">
      <w:pPr>
        <w:rPr>
          <w:rFonts w:cs="Times New Roman"/>
        </w:rPr>
      </w:pPr>
      <w:r>
        <w:rPr>
          <w:rFonts w:cs="Times New Roman"/>
        </w:rPr>
        <w:t>Upadhyay</w:t>
      </w:r>
      <w:r w:rsidR="005518F8">
        <w:rPr>
          <w:rFonts w:cs="Times New Roman"/>
        </w:rPr>
        <w:t xml:space="preserve"> and colleagues demonstrated the TRF of HFD could be protective compared to AL HFD feeding on fetal development, with a normalization of placetal:fetal ratio, lower liver TG, and improved lung maturity in TRF fed fetuses at E18.5. </w:t>
      </w:r>
      <w:r w:rsidR="00026DD1">
        <w:rPr>
          <w:rFonts w:cs="Times New Roman"/>
        </w:rPr>
        <w:t>This suggests that TRF is able to abrogate the effects of high fat diet feeding in utero. It would be worthwhile to see the effects of TRF-NCD.</w:t>
      </w:r>
      <w:r w:rsidR="00705EC7">
        <w:rPr>
          <w:rFonts w:cs="Times New Roman"/>
        </w:rPr>
        <w:t xml:space="preserve"> However, the post-natal period, including birth indices, survival, growth, and metabolic health were not evaluated in this study, therefore eTRF effects on the offspring have yet to be characterized in the literature. </w:t>
      </w:r>
    </w:p>
    <w:p w14:paraId="623799FA" w14:textId="77226BD4" w:rsidR="005518F8" w:rsidRDefault="005930A3" w:rsidP="00261C91">
      <w:pPr>
        <w:pStyle w:val="Heading2"/>
      </w:pPr>
      <w:r>
        <w:t xml:space="preserve">Specific aim </w:t>
      </w:r>
      <w:r w:rsidR="00FF6EFD">
        <w:t>2.</w:t>
      </w:r>
      <w:r>
        <w:t xml:space="preserve">1 Will </w:t>
      </w:r>
      <w:r w:rsidR="009A787B">
        <w:t xml:space="preserve">dam </w:t>
      </w:r>
      <w:r>
        <w:t xml:space="preserve">eTRF during gestation </w:t>
      </w:r>
      <w:r w:rsidR="00A77F59">
        <w:t>affect pup birth indices and</w:t>
      </w:r>
      <w:r>
        <w:t xml:space="preserve"> survival?</w:t>
      </w:r>
    </w:p>
    <w:p w14:paraId="3B0DB61C" w14:textId="57A49A3D" w:rsidR="00EE65DD" w:rsidRDefault="00EE65DD" w:rsidP="00EE65DD">
      <w:pPr>
        <w:rPr>
          <w:rFonts w:ascii="Calibri" w:eastAsia="Times New Roman" w:hAnsi="Calibri" w:cs="Times New Roman"/>
          <w:sz w:val="22"/>
          <w:szCs w:val="22"/>
        </w:rPr>
      </w:pPr>
      <w:r>
        <w:rPr>
          <w:rFonts w:ascii="Calibri" w:eastAsia="Times New Roman" w:hAnsi="Calibri" w:cs="Times New Roman"/>
          <w:sz w:val="22"/>
          <w:szCs w:val="22"/>
        </w:rPr>
        <w:t>What do we know</w:t>
      </w:r>
    </w:p>
    <w:p w14:paraId="60BDFEC2" w14:textId="5D1853A0" w:rsidR="00EE65DD" w:rsidRDefault="00EE65DD" w:rsidP="00EE65DD">
      <w:pPr>
        <w:rPr>
          <w:rFonts w:ascii="Calibri" w:eastAsia="Times New Roman" w:hAnsi="Calibri" w:cs="Times New Roman"/>
          <w:sz w:val="22"/>
          <w:szCs w:val="22"/>
        </w:rPr>
      </w:pPr>
      <w:r>
        <w:rPr>
          <w:rFonts w:ascii="Calibri" w:eastAsia="Times New Roman" w:hAnsi="Calibri" w:cs="Times New Roman"/>
          <w:sz w:val="22"/>
          <w:szCs w:val="22"/>
        </w:rPr>
        <w:t>What is missing</w:t>
      </w:r>
    </w:p>
    <w:p w14:paraId="094CFA25" w14:textId="1136C72B" w:rsidR="00EE65DD" w:rsidRDefault="009C306A" w:rsidP="00EE65DD">
      <w:pPr>
        <w:rPr>
          <w:rFonts w:ascii="Calibri" w:eastAsia="Times New Roman" w:hAnsi="Calibri" w:cs="Times New Roman"/>
          <w:sz w:val="22"/>
          <w:szCs w:val="22"/>
        </w:rPr>
      </w:pPr>
      <w:r>
        <w:rPr>
          <w:rFonts w:ascii="Calibri" w:eastAsia="Times New Roman" w:hAnsi="Calibri" w:cs="Times New Roman"/>
          <w:sz w:val="22"/>
          <w:szCs w:val="22"/>
        </w:rPr>
        <w:t>What we want to do</w:t>
      </w:r>
    </w:p>
    <w:p w14:paraId="7D836C32" w14:textId="10A87844" w:rsidR="009C306A" w:rsidRDefault="009C306A" w:rsidP="00EE65DD">
      <w:pPr>
        <w:rPr>
          <w:rFonts w:ascii="Calibri" w:eastAsia="Times New Roman" w:hAnsi="Calibri" w:cs="Times New Roman"/>
          <w:sz w:val="22"/>
          <w:szCs w:val="22"/>
        </w:rPr>
      </w:pPr>
      <w:r>
        <w:rPr>
          <w:rFonts w:ascii="Calibri" w:eastAsia="Times New Roman" w:hAnsi="Calibri" w:cs="Times New Roman"/>
          <w:sz w:val="22"/>
          <w:szCs w:val="22"/>
        </w:rPr>
        <w:t>What we expect to see</w:t>
      </w:r>
    </w:p>
    <w:p w14:paraId="2A1A8F23" w14:textId="500B24D6" w:rsidR="009C306A" w:rsidRDefault="009C306A" w:rsidP="00EE65DD">
      <w:pPr>
        <w:rPr>
          <w:rFonts w:ascii="Calibri" w:eastAsia="Times New Roman" w:hAnsi="Calibri" w:cs="Times New Roman"/>
          <w:sz w:val="22"/>
          <w:szCs w:val="22"/>
        </w:rPr>
      </w:pPr>
      <w:r>
        <w:rPr>
          <w:rFonts w:ascii="Calibri" w:eastAsia="Times New Roman" w:hAnsi="Calibri" w:cs="Times New Roman"/>
          <w:sz w:val="22"/>
          <w:szCs w:val="22"/>
        </w:rPr>
        <w:t>The impact it will have</w:t>
      </w:r>
    </w:p>
    <w:p w14:paraId="20A64781" w14:textId="0E413888" w:rsidR="009C306A" w:rsidRDefault="008A4E68" w:rsidP="00EE65DD">
      <w:pPr>
        <w:rPr>
          <w:rFonts w:ascii="Calibri" w:eastAsia="Times New Roman" w:hAnsi="Calibri" w:cs="Times New Roman"/>
          <w:sz w:val="22"/>
          <w:szCs w:val="22"/>
        </w:rPr>
      </w:pPr>
      <w:r>
        <w:t>The effects of intermittent fasting on birthweight, gestational age, and offspring survival have not been thoroughly evaluated.</w:t>
      </w:r>
    </w:p>
    <w:p w14:paraId="50675FC3" w14:textId="30F37711" w:rsidR="00EE65DD" w:rsidRPr="00B44C7A" w:rsidRDefault="00FF6EFD" w:rsidP="00EE65DD">
      <w:pPr>
        <w:rPr>
          <w:rFonts w:ascii="Calibri" w:eastAsia="Times New Roman" w:hAnsi="Calibri" w:cs="Times New Roman"/>
          <w:sz w:val="22"/>
          <w:szCs w:val="22"/>
          <w:u w:val="single"/>
        </w:rPr>
      </w:pPr>
      <w:r w:rsidRPr="00B44C7A">
        <w:rPr>
          <w:rFonts w:ascii="Calibri" w:eastAsia="Times New Roman" w:hAnsi="Calibri" w:cs="Times New Roman"/>
          <w:sz w:val="22"/>
          <w:szCs w:val="22"/>
          <w:u w:val="single"/>
        </w:rPr>
        <w:t>Aim 2.1.1</w:t>
      </w:r>
      <w:r w:rsidR="00EE65DD" w:rsidRPr="00B44C7A">
        <w:rPr>
          <w:rFonts w:ascii="Calibri" w:eastAsia="Times New Roman" w:hAnsi="Calibri" w:cs="Times New Roman"/>
          <w:sz w:val="22"/>
          <w:szCs w:val="22"/>
          <w:u w:val="single"/>
        </w:rPr>
        <w:t>Body Weight</w:t>
      </w:r>
    </w:p>
    <w:p w14:paraId="48552108" w14:textId="6BA82E0C" w:rsidR="00386A76" w:rsidRDefault="00EE65DD" w:rsidP="00EE65DD">
      <w:r>
        <w:t xml:space="preserve">Birthweight is an important indicator of </w:t>
      </w:r>
      <w:r w:rsidR="009C306A">
        <w:t>child</w:t>
      </w:r>
      <w:r>
        <w:t xml:space="preserve"> health</w:t>
      </w:r>
      <w:r w:rsidR="008A4E68">
        <w:t xml:space="preserve"> that is</w:t>
      </w:r>
      <w:r w:rsidR="009C306A">
        <w:t xml:space="preserve"> associated with infant mortality, and even more recently found to correlate to adult obesity risk </w:t>
      </w:r>
      <w:r w:rsidR="009C306A">
        <w:fldChar w:fldCharType="begin"/>
      </w:r>
      <w:r w:rsidR="009C306A">
        <w:instrText xml:space="preserve"> ADDIN ZOTERO_ITEM CSL_CITATION {"citationID":"X7IaPKkX","properties":{"formattedCitation":"(Law, 2002)","plainCitation":"(Law, 2002)","noteIndex":0},"citationItems":[{"id":215,"uris":["http://zotero.org/users/5073745/items/2Y7E8JZ4"],"uri":["http://zotero.org/users/5073745/items/2Y7E8JZ4"],"itemData":{"id":215,"type":"article-journal","title":"Significance of birth weight for the future","container-title":"Archives of Disease in Childhood - Fetal and Neonatal Edition","page":"F7-F8","volume":"86","issue":"1","source":"fn.bmj.com","abstract":"Correct size at birth is associated with health later in life\n\n“How much did he/she weigh?” is often the first question proud parents are asked after they have announced the sex of their newly delivered progeny. A big baby, according to common knowledge, is a healthy baby. What evidence lies behind this popular assumption?\n\nPaediatricians have long been familiar with the increased risk of mortality and early morbidity of babies born very small or very early. These babies have a greater risk of dying throughout the first year of life.1 In addition, they are more likely to have a range of morbidities, particularly neurological, respiratory, and gastrointestinal.2,3\n\nIn the last 20 years or so, there has been increasing evidence that size at birth is also associated with later health, particularly with the chronic degenerative diseases that are major causes of death in middle and later life. The best documented are the relations between smaller size at birth and higher death rates from coronary heart disease and stroke.4–7 Smaller size at birth is also related to increased levels of cardiovascular risk factors such as hypertension,8 type II diabetes mellitus,9 and hyperlipidaemia.10 However, high birth weight is also associated with long term health. People with high birth weight have higher death rates from prostate cancer11 and possibly breast cancer.12 …","DOI":"10.1136/fn.86.1.F7","ISSN":"1359-2998, 1468-2052","note":"PMID: 11815540","language":"en","author":[{"family":"Law","given":"C. M."}],"issued":{"date-parts":[["2002",1,1]]}}}],"schema":"https://github.com/citation-style-language/schema/raw/master/csl-citation.json"} </w:instrText>
      </w:r>
      <w:r w:rsidR="009C306A">
        <w:fldChar w:fldCharType="separate"/>
      </w:r>
      <w:r w:rsidR="009C306A">
        <w:rPr>
          <w:noProof/>
        </w:rPr>
        <w:t>(Law, 2002)</w:t>
      </w:r>
      <w:r w:rsidR="009C306A">
        <w:fldChar w:fldCharType="end"/>
      </w:r>
      <w:r>
        <w:t xml:space="preserve">. </w:t>
      </w:r>
      <w:r w:rsidR="00B44C7A">
        <w:t>The effect intermittent fasting during pregnancy has on birth weight has not been examined in either animal or human studies. That being said, the closest proxy to i</w:t>
      </w:r>
      <w:r w:rsidR="009C306A">
        <w:t xml:space="preserve">ntermittent fasting in pregnant </w:t>
      </w:r>
      <w:r w:rsidR="00B30060">
        <w:t xml:space="preserve">human </w:t>
      </w:r>
      <w:r w:rsidR="009C306A">
        <w:t xml:space="preserve">populations </w:t>
      </w:r>
      <w:r w:rsidR="00B44C7A">
        <w:t>is that fasting that takes place during</w:t>
      </w:r>
      <w:r w:rsidR="009C306A">
        <w:t xml:space="preserve"> the month of Ramadan</w:t>
      </w:r>
      <w:r w:rsidR="00B44C7A">
        <w:t>.</w:t>
      </w:r>
      <w:r w:rsidR="009C306A">
        <w:t xml:space="preserve"> </w:t>
      </w:r>
      <w:r w:rsidR="00B44C7A">
        <w:t>During this time, consumption of both food and liquids is restricted to sun down</w:t>
      </w:r>
      <w:r w:rsidR="00321D8B">
        <w:t>.</w:t>
      </w:r>
      <w:r w:rsidR="00386A76">
        <w:t xml:space="preserve"> The effects of Ramadan fasting during pregnancy </w:t>
      </w:r>
      <w:r w:rsidR="00B44C7A">
        <w:t>on offspring early health outcomes are</w:t>
      </w:r>
      <w:r w:rsidR="00386A76">
        <w:t xml:space="preserve"> </w:t>
      </w:r>
      <w:r w:rsidR="00B44C7A">
        <w:t>in</w:t>
      </w:r>
      <w:r w:rsidR="00386A76">
        <w:t xml:space="preserve">consistent. </w:t>
      </w:r>
      <w:r w:rsidR="00330243">
        <w:t xml:space="preserve">Some studies </w:t>
      </w:r>
      <w:r w:rsidR="00647492">
        <w:t>find</w:t>
      </w:r>
      <w:r w:rsidR="00330243">
        <w:t xml:space="preserve"> exposure to fasting during Ramadan during pregnancy ha</w:t>
      </w:r>
      <w:r w:rsidR="00647492">
        <w:t>s</w:t>
      </w:r>
      <w:r w:rsidR="00330243">
        <w:t xml:space="preserve"> no effect on child birthweight</w:t>
      </w:r>
      <w:r w:rsidR="00B30060">
        <w:t xml:space="preserve"> </w:t>
      </w:r>
      <w:r w:rsidR="00BB2D10">
        <w:fldChar w:fldCharType="begin"/>
      </w:r>
      <w:r w:rsidR="00542FE1">
        <w:instrText xml:space="preserve"> ADDIN ZOTERO_ITEM CSL_CITATION {"citationID":"6ag1wpSG","properties":{"formattedCitation":"(Awwad et al., 2012; Hizli et al., 2012; Savitri et al., 2018)","plainCitation":"(Awwad et al., 2012; Hizli et al., 2012; Savitri et al., 2018)","noteIndex":0},"citationItems":[{"id":238,"uris":["http://zotero.org/users/5073745/items/SAHRDCIB"],"uri":["http://zotero.org/users/5073745/items/SAHRDCIB"],"itemData":{"id":238,"type":"article-journal","title":"The effect of maternal fasting during Ramadan on preterm delivery: a prospective cohort study","container-title":"BJOG: an international journal of obstetrics and gynaecology","page":"1379-1386","volume":"119","issue":"11","source":"PubMed","abstract":"OBJECTIVE: To determine the effect of fasting during the month of Ramadan on the rate of preterm delivery (PTD).\nDESIGN: A prospective cohort study of women with singleton pregnancies who elected to fast and matched controls.\nSETTING: Four medical centres in Beirut, Lebanon.\nPOPULATION: Women presenting for prenatal care (20-34 weeks of gestation) during the month of Ramadan, September 2008.\nMETHODS: Data were collected prospectively. The frequency of PTD was evaluated in relation to the duration of fasting and the stage of gestation at the time of fasting.\nMAIN OUTCOME MEASURES: The primary endpoint was the percentage of pregnant women who had PTD, defined as delivery before 37 completed weeks of gestation.\nRESULTS: A total of 468 women were approached, of whom 402 were included in the study. There were no differences in smoking history and employment. There was no difference in the proportion of women who had PTD at &lt;37 weeks (10.4% versus 10.4%) or PTD at &lt;32 weeks (1.5% versus 0.5%) in the Ramadan-fasted group and the controls, respectively. The PTD rate was also similar in those who fasted before or during the third trimester. The mean birthweight was lower (3094 ± 467 g versus 3202 ± 473 g, P = 0.024) and the rate of ketosis and ketonuria was higher in the Ramadan-fasted women. On multivariate stepwise logistic regression analysis, fasting was not associated with an increased risk of PTD (odds ratio 0.72; 95% confidence interval 0.34-1.54; P = 0.397). The only factor that had a significant effect on the PTD rate was body mass index (odds ratio 0.43; 95% confidence interval 0.20-0.93; P = 0.033).\nCONCLUSIONS: Fasting during the month of Ramadan does not seem to increase the baseline risk of preterm delivery in pregnant women regardless of the gestational age during which this practice is observed.","DOI":"10.1111/j.1471-0528.2012.03438.x","ISSN":"1471-0528","note":"PMID: 22827751","title-short":"The effect of maternal fasting during Ramadan on preterm delivery","journalAbbreviation":"BJOG","language":"eng","author":[{"family":"Awwad","given":"J."},{"family":"Usta","given":"I. M."},{"family":"Succar","given":"J."},{"family":"Musallam","given":"K. M."},{"family":"Ghazeeri","given":"G."},{"family":"Nassar","given":"A. H."}],"issued":{"date-parts":[["2012",10]]}}},{"id":231,"uris":["http://zotero.org/users/5073745/items/V7MLY8ZD"],"uri":["http://zotero.org/users/5073745/items/V7MLY8ZD"],"itemData":{"id":231,"type":"article-journal","title":"Impact of maternal fasting during Ramadan on fetal Doppler parameters, maternal lipid levels and neonatal outcomes","container-title":"The Journal of Maternal-Fetal &amp; Neonatal Medicine: The Official Journal of the European Association of Perinatal Medicine, the Federation of Asia and Oceania Perinatal Societies, the International Society of Perinatal Obstetricians","page":"975-977","volume":"25","issue":"7","source":"PubMed","abstract":"OBJECTIVE: The aim of the present study was to evaluate whether fasting may cause changes in maternal lipid profile, glucose level and ketonuria, and whether it has any adverse effects on fetal Doppler, birthweight, preterm delivery or cesarean section rate.\nMETHODS: Fifty-six consecutive, healthy women with singleton uncomplicated pregnancies of ≥ 28 week gestation who had fasted for at least 10 consecutive days during the study period were defined as the study group. Fifty-four healthy non-fasted women matched for age, parity, and gestational age were defined as the control group. Groups were compared according to fetal middle cerebral artery and umbilical artery systolic/diastolic ratio, maternal serum lipid levels and neonatal outcomes (gestational age at delivery, birthweight, delivery type and neonatal intensive care admission).\nRESULTS: No statistical difference was found between the groups according to fetal Doppler parameters, amniotic fluid index, gestational age at delivery, cesarean section rate, birthweight or NICU admission. However, lower levels of VLDL, triglyceride and higher incidence of ketonuria were detected in the fasting group (p &lt; 0.05).\nCONCLUSION: Fasting of healthy women during pregnancy seems to have no adverse effects on amniotic fluid index, fetal Doppler and delivery parameters.","DOI":"10.3109/14767058.2011.602142","ISSN":"1476-4954","note":"PMID: 21740320","journalAbbreviation":"J. Matern. Fetal. Neonatal. Med.","language":"eng","author":[{"family":"Hizli","given":"Deniz"},{"family":"Yilmaz","given":"Saynur Sarici"},{"family":"Onaran","given":"Yüksel"},{"family":"Kafali","given":"Hasan"},{"family":"Danişman","given":"Nuri"},{"family":"Mollamahmutoğlu","given":"Leyla"}],"issued":{"date-parts":[["2012",7]]}}},{"id":224,"uris":["http://zotero.org/users/5073745/items/YC7UA7UI"],"uri":["http://zotero.org/users/5073745/items/YC7UA7UI"],"itemData":{"id":224,"type":"article-journal","title":"Ramadan during pregnancy and birth weight of newborns","container-title":"Journal of Nutritional Science","volume":"7","source":"PubMed Central","abstract":"Previous studies suggest that Ramadan exposure during pregnancy might affect the health of women and their babies, particularly through the effect of fasting. This study aimed to evaluate the association between Ramadan exposure and fasting during pregnancy on the birth weight of newborns. This study concerned 1351 pregnant women from a prospective cohort in Jakarta, Indonesia. Ramadan exposure was based on the actual overlap between Ramadan and pregnancy. Women's fasting behaviour was recorded among 139 women who came for antenatal care between 10 July 2013 and 7 August 2013, and those who had fasted for at least 1 d (n 110) were classified as exposed to Ramadan fasting. Furthermore, a 24 h dietary recall was performed and repeated 1 month later. Birth weight of newborns who were exposed to Ramadan during pregnancy did not significantly differ from those who were not, both in the total and trimester-specific analysis. Maternal fasting did not seem to affect the birth weight of newborns (−72 (95 % CI −258, 114) g; P = 0·44), although there was a non-significant trend towards lower birth weight with fasting in the second and third trimester. Women who fasted had significantly lower total energy, macronutrient and water intake as compared with women who did not. Women's intake was also lower during Ramadan (regardless of their fasting behaviour) as compared with 1 month later. Lifestyle changes that occur with Ramadan and fasting during pregnancy are associated with lower reported energy intake. We cannot conclude on the effect of fasting on birth weight due to low statistical power.","URL":"https://www.ncbi.nlm.nih.gov/pmc/articles/PMC5799608/","DOI":"10.1017/jns.2017.70","ISSN":"2048-6790","note":"PMID: 29430296\nPMCID: PMC5799608","journalAbbreviation":"J Nutr Sci","author":[{"family":"Savitri","given":"Ary I."},{"family":"Amelia","given":"Dwirani"},{"family":"Painter","given":"Rebecca C."},{"family":"Baharuddin","given":"Mohammad"},{"family":"Roseboom","given":"Tessa J."},{"family":"Grobbee","given":"Diederick E."},{"family":"Uiterwaal","given":"Cuno S. P. M."}],"issued":{"date-parts":[["2018",2,1]]},"accessed":{"date-parts":[["2019",12,1]]}}}],"schema":"https://github.com/citation-style-language/schema/raw/master/csl-citation.json"} </w:instrText>
      </w:r>
      <w:r w:rsidR="00BB2D10">
        <w:fldChar w:fldCharType="separate"/>
      </w:r>
      <w:r w:rsidR="00542FE1">
        <w:rPr>
          <w:noProof/>
        </w:rPr>
        <w:t>(Awwad et al., 2012; Hizli et al., 2012; Savitri et al., 2018)</w:t>
      </w:r>
      <w:r w:rsidR="00BB2D10">
        <w:fldChar w:fldCharType="end"/>
      </w:r>
      <w:r w:rsidR="00542FE1">
        <w:t>, while still others note increased risk for low birthweight</w:t>
      </w:r>
      <w:r w:rsidR="00B30060">
        <w:t xml:space="preserve"> </w:t>
      </w:r>
      <w:r w:rsidR="00542FE1">
        <w:fldChar w:fldCharType="begin"/>
      </w:r>
      <w:r w:rsidR="00542FE1">
        <w:instrText xml:space="preserve"> ADDIN ZOTERO_ITEM CSL_CITATION {"citationID":"NZlyHlXB","properties":{"formattedCitation":"(Daley et al., 2017; {\\i{}Ramadan during pregnancy and birth weight of newborns}, n.d.; Savitri et al., 2014; Ziaee et al., 2010)","plainCitation":"(Daley et al., 2017; Ramadan during pregnancy and birth weight of newborns, n.d.; Savitri et al., 2014; Ziaee et al., 2010)","noteIndex":0},"citationItems":[{"id":192,"uris":["http://zotero.org/users/5073745/items/4J5FF7AW"],"uri":["http://zotero.org/users/5073745/items/4J5FF7AW"],"itemData":{"id":192,"type":"article-journal","title":"Are babies conceived during Ramadan born smaller and sooner than babies conceived at other times of the year? A Born in Bradford Cohort Study","container-title":"Journal of Epidemiology and Community Health","page":"722-728","volume":"71","issue":"7","source":"PubMed","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DOI":"10.1136/jech-2016-208800","ISSN":"1470-2738","note":"PMID: 28360117","title-short":"Are babies conceived during Ramadan born smaller and sooner than babies conceived at other times of the year?","journalAbbreviation":"J Epidemiol Community Health","language":"eng","author":[{"family":"Daley","given":"Amanda"},{"family":"Pallan","given":"Miranda"},{"family":"Clifford","given":"Sue"},{"family":"Jolly","given":"Kate"},{"family":"Bryant","given":"Maria"},{"family":"Adab","given":"Peymane"},{"family":"Cheng","given":"K. K."},{"family":"Roalfe","given":"Andrea"}],"issued":{"date-parts":[["2017"]]}}},{"id":188,"uris":["http://zotero.org/users/5073745/items/EFSSDH3V"],"uri":["http://zotero.org/users/5073745/items/EFSSDH3V"],"itemData":{"id":188,"type":"article-journal","title":"Ramadan during pregnancy and birth weight of newborns"}},{"id":233,"uris":["http://zotero.org/users/5073745/items/XV5MAPTU"],"uri":["http://zotero.org/users/5073745/items/XV5MAPTU"],"itemData":{"id":233,"type":"article-journal","title":"Ramadan fasting and newborn's birth weight in pregnant Muslim women in The Netherlands","container-title":"The British Journal of Nutrition","page":"1503-1509","volume":"112","issue":"9","source":"PubMed","abstract":"Many Muslim women worldwide are pregnant during Ramadan and adhere to Ramadan fasting during pregnancy. In the present study, we determined whether maternal adherence to Ramadan fasting during pregnancy has an impact on the birth weight of the newborn, and whether the effects differed according to trimester in which Ramadan fasting took place. A prospective cohort study was conducted in 130 pregnant Muslim women who attended antenatal care in Amsterdam and Zaanstad, The Netherlands. Data on adherence to Ramadan fasting during pregnancy and demographics were self-reported by pregnant women, and the outcome of the newborn was retrieved from medical records after delivery. The results showed that half of all the women adhered to Ramadan fasting. With strict adherence to Ramadan fasting in pregnancy, the birth weight of newborns tended to be lower than that of newborns of non-fasting mothers, although this was not statistically significant ( - 198 g, 95 % CI - 447, 51, P= 0·12). Children of mothers who fasted in the first trimester of pregnancy were lighter at birth than those whose mothers had not fasted ( - 272 g, 95 % CI - 547, 3, P= 0·05). There were no differences in birth weight between children whose mothers had or had not fasted if Ramadan fasting had taken place later in pregnancy. Ramadan fasting during early pregnancy may lead to lower birth weight of newborns. These findings call for further confirmation in larger studies that should also investigate potential implications for perinatal and long-term morbidity and mortality.","DOI":"10.1017/S0007114514002219","ISSN":"1475-2662","note":"PMID: 25231606","journalAbbreviation":"Br. J. Nutr.","language":"eng","author":[{"family":"Savitri","given":"Ary I."},{"family":"Yadegari","given":"Nasim"},{"family":"Bakker","given":"Julia"},{"family":"Ewijk","given":"Reyn J. G.","non-dropping-particle":"van"},{"family":"Grobbee","given":"Diederick E."},{"family":"Painter","given":"Rebecca C."},{"family":"Uiterwaal","given":"Cuno S. P. M."},{"family":"Roseboom","given":"Tessa J."}],"issued":{"date-parts":[["2014",11,14]]}}},{"id":127,"uris":["http://zotero.org/users/5073745/items/CCGPVXWJ"],"uri":["http://zotero.org/users/5073745/items/CCGPVXWJ"],"itemData":{"id":127,"type":"article-journal","title":"The Effect of Ramadan Fasting on Outcome of Pregnancy","container-title":"Iranian Journal of Pediatrics","page":"181-186","volume":"20","issue":"2","source":"PubMed Central","abstract":"Objective\nPregnancy is a physiological condition that its concurrence with fasting introduces some controversies about condition of mother and fetus. This study was conducted to evaluate the effect of fasting on pregnancy outcome.\n\nMethods\nThe historical cohort paradigm of this study was conducted on referrals of one of the Tehran's hospitals in 2004. All pregnant women at one of the trimesters in holy month of Ramadan were included in the study. The women were divided into non-fasting, 1-10 days fasting, 11-20 days fasting, and 21-30 days fasting. For statistical analysis of data, covariance analysis and SPSS package was used.\n\nFindings\nIn this study, 189 cases were evaluated and their mean age, weight, and body mass index (BMI) were 25.9 years, 61.7 kg, and 23.9 kg/m2 respectively. The mean for number of days on fasting was 13 days and 66 cases (34.9%) had not been on fasting. In addition, there was no significant difference between BMI at the beginning of pregnancy, mother's age, number of pregnancies, and a history of abortion in different groups. Meanwhile, there was also no significant difference between means of weight, height, and head circumference of infants with number of days on fasting. Furthermore, there was no significant difference between pregnancy outcome parameters and fasting at different trimesters.\n\nConclusion\nAccording to these findings, in healthy women with appropriate nutrition, Islamic fasting has no inappropriate effect on intrauterine growth and birth-time indices. Meanwhile, relative risk of low weight birth was 1.5 times in mothers on fasting at first trimester as compared to non-fasting mothers.","ISSN":"2008-2142","note":"PMID: 23056701\nPMCID: PMC3446023","journalAbbreviation":"Iran J Pediatr","author":[{"family":"Ziaee","given":"Vahid"},{"family":"Kihanidoost","given":"Zarintaj"},{"family":"Younesian","given":"Masoud"},{"family":"Akhavirad","given":"Mohammad-Bagher"},{"family":"Bateni","given":"Farzad"},{"family":"Kazemianfar","given":"Zahra"},{"family":"Hantoushzadeh","given":"Sedigheh"}],"issued":{"date-parts":[["2010",6]]}}}],"schema":"https://github.com/citation-style-language/schema/raw/master/csl-citation.json"} </w:instrText>
      </w:r>
      <w:r w:rsidR="00542FE1">
        <w:fldChar w:fldCharType="separate"/>
      </w:r>
      <w:r w:rsidR="00542FE1" w:rsidRPr="00542FE1">
        <w:rPr>
          <w:rFonts w:cs="Times New Roman"/>
        </w:rPr>
        <w:t xml:space="preserve">(Daley et al., 2017; </w:t>
      </w:r>
      <w:r w:rsidR="00542FE1" w:rsidRPr="00542FE1">
        <w:rPr>
          <w:rFonts w:cs="Times New Roman"/>
          <w:i/>
          <w:iCs/>
        </w:rPr>
        <w:t>Ramadan during pregnancy and birth weight of newborns</w:t>
      </w:r>
      <w:r w:rsidR="00542FE1" w:rsidRPr="00542FE1">
        <w:rPr>
          <w:rFonts w:cs="Times New Roman"/>
        </w:rPr>
        <w:t>, n.d.; Savitri et al., 2014; Ziaee et al., 2010)</w:t>
      </w:r>
      <w:r w:rsidR="00542FE1">
        <w:fldChar w:fldCharType="end"/>
      </w:r>
      <w:r w:rsidR="00542FE1">
        <w:t xml:space="preserve">, especially if exposure to fasting was in early gestation. </w:t>
      </w:r>
    </w:p>
    <w:p w14:paraId="503CCF79" w14:textId="70869F64" w:rsidR="00EE65DD" w:rsidRDefault="00542FE1" w:rsidP="00EE65DD">
      <w:r>
        <w:t>Other studies of nutrient restriction during gestation have been done and i</w:t>
      </w:r>
      <w:r w:rsidR="00EE65DD">
        <w:t xml:space="preserve">t is often seen that birthweights in nutritionally restricted pregnancies are more likely to be lower than normally fed </w:t>
      </w:r>
      <w:r w:rsidR="00EE65DD" w:rsidRPr="00542FE1">
        <w:rPr>
          <w:highlight w:val="yellow"/>
        </w:rPr>
        <w:t>pregnancies</w:t>
      </w:r>
      <w:r w:rsidR="00EE65DD">
        <w:t>. It is also seen that timing of restriction may play a particularly prominent role in determining risk of low birth weight. Fetuses exposed to the Dutch hunger winter early during gestation had lower birth weights, but those who were exposed during late gestation ha</w:t>
      </w:r>
      <w:r>
        <w:t>d</w:t>
      </w:r>
      <w:r w:rsidR="00EE65DD">
        <w:t xml:space="preserve"> normal birthweights</w:t>
      </w:r>
      <w:r>
        <w:t xml:space="preserve"> </w:t>
      </w:r>
      <w:r w:rsidR="00EE65DD">
        <w:fldChar w:fldCharType="begin"/>
      </w:r>
      <w:r w:rsidR="00EE65DD">
        <w:instrText xml:space="preserve"> ADDIN ZOTERO_ITEM CSL_CITATION {"citationID":"iFzHsFtx","properties":{"formattedCitation":"(Schulz, 2010)","plainCitation":"(Schulz, 2010)","noteIndex":0},"citationItems":[{"id":124,"uris":["http://zotero.org/users/5073745/items/RN6256VM"],"uri":["http://zotero.org/users/5073745/items/RN6256VM"],"itemData":{"id":124,"type":"article-journal","title":"The Dutch Hunger Winter and the developmental origins of health and disease","container-title":"Proceedings of the National Academy of Sciences of the United States of America","page":"16757-16758","volume":"107","issue":"39","source":"PubMed Central","DOI":"10.1073/pnas.1012911107","ISSN":"0027-8424","note":"PMID: 20855592\nPMCID: PMC2947916","journalAbbreviation":"Proc Natl Acad Sci U S A","author":[{"family":"Schulz","given":"Laura C."}],"issued":{"date-parts":[["2010",9,28]]}}}],"schema":"https://github.com/citation-style-language/schema/raw/master/csl-citation.json"} </w:instrText>
      </w:r>
      <w:r w:rsidR="00EE65DD">
        <w:fldChar w:fldCharType="separate"/>
      </w:r>
      <w:r w:rsidR="00EE65DD">
        <w:rPr>
          <w:noProof/>
        </w:rPr>
        <w:t>(Schulz, 2010)</w:t>
      </w:r>
      <w:r w:rsidR="00EE65DD">
        <w:fldChar w:fldCharType="end"/>
      </w:r>
      <w:r w:rsidR="00EE65DD">
        <w:t xml:space="preserve">. </w:t>
      </w:r>
      <w:r>
        <w:t>Total</w:t>
      </w:r>
      <w:r w:rsidR="00EE65DD">
        <w:t xml:space="preserve"> nutrient restriction and daytime fasting are not good </w:t>
      </w:r>
      <w:r>
        <w:t>proxies</w:t>
      </w:r>
      <w:r w:rsidR="00EE65DD">
        <w:t xml:space="preserve"> </w:t>
      </w:r>
      <w:r>
        <w:t>for</w:t>
      </w:r>
      <w:r w:rsidR="00EE65DD">
        <w:t xml:space="preserve"> </w:t>
      </w:r>
      <w:r>
        <w:t>I</w:t>
      </w:r>
      <w:r w:rsidR="00EE65DD">
        <w:t xml:space="preserve">F, as they either reduce total number of calories </w:t>
      </w:r>
      <w:r>
        <w:t xml:space="preserve">and crucial macronutrients </w:t>
      </w:r>
      <w:r w:rsidR="00EE65DD">
        <w:t xml:space="preserve">or introduce a disruption to the natural circadian cycle </w:t>
      </w:r>
      <w:r w:rsidR="00647492">
        <w:t>of</w:t>
      </w:r>
      <w:r w:rsidR="00EE65DD">
        <w:t xml:space="preserve"> eating</w:t>
      </w:r>
      <w:r>
        <w:t xml:space="preserve"> and sleeping</w:t>
      </w:r>
      <w:r w:rsidR="00EE65DD">
        <w:t>. The o</w:t>
      </w:r>
      <w:r>
        <w:t>nly</w:t>
      </w:r>
      <w:r w:rsidR="00EE65DD">
        <w:t xml:space="preserve"> study </w:t>
      </w:r>
      <w:r>
        <w:t xml:space="preserve">to date </w:t>
      </w:r>
      <w:r w:rsidR="00EE65DD">
        <w:t xml:space="preserve">of </w:t>
      </w:r>
      <w:r w:rsidR="00EE65DD">
        <w:lastRenderedPageBreak/>
        <w:t>gestational TRF</w:t>
      </w:r>
      <w:r>
        <w:t xml:space="preserve"> was conducted</w:t>
      </w:r>
      <w:r w:rsidR="00EE65DD">
        <w:t xml:space="preserve"> by </w:t>
      </w:r>
      <w:r w:rsidR="00EE65DD">
        <w:rPr>
          <w:rFonts w:eastAsia="Times New Roman" w:cs="Times New Roman"/>
          <w:color w:val="000000"/>
        </w:rPr>
        <w:t xml:space="preserve">Upadhyay and colleagues </w:t>
      </w:r>
      <w:r>
        <w:rPr>
          <w:rFonts w:eastAsia="Times New Roman" w:cs="Times New Roman"/>
          <w:color w:val="000000"/>
        </w:rPr>
        <w:t xml:space="preserve">and </w:t>
      </w:r>
      <w:r w:rsidR="00EE65DD">
        <w:rPr>
          <w:rFonts w:eastAsia="Times New Roman" w:cs="Times New Roman"/>
          <w:color w:val="000000"/>
        </w:rPr>
        <w:t xml:space="preserve">demonstrated that HFD-TRF feeding during pregnancy </w:t>
      </w:r>
      <w:r>
        <w:rPr>
          <w:rFonts w:eastAsia="Times New Roman" w:cs="Times New Roman"/>
          <w:color w:val="000000"/>
        </w:rPr>
        <w:t xml:space="preserve">generated </w:t>
      </w:r>
      <w:r w:rsidR="00647492">
        <w:rPr>
          <w:rFonts w:eastAsia="Times New Roman" w:cs="Times New Roman"/>
          <w:color w:val="000000"/>
        </w:rPr>
        <w:t xml:space="preserve">produced pups with comparable birth weights to AL fed controls </w:t>
      </w:r>
      <w:r w:rsidR="00647492">
        <w:rPr>
          <w:rFonts w:eastAsia="Times New Roman" w:cs="Times New Roman"/>
          <w:color w:val="000000"/>
        </w:rPr>
        <w:fldChar w:fldCharType="begin"/>
      </w:r>
      <w:r w:rsidR="00647492">
        <w:rPr>
          <w:rFonts w:eastAsia="Times New Roman" w:cs="Times New Roman"/>
          <w:color w:val="000000"/>
        </w:rPr>
        <w:instrText xml:space="preserve"> ADDIN ZOTERO_ITEM CSL_CITATION {"citationID":"PdDXo1iF","properties":{"formattedCitation":"(Upadhyay et al., 2019)","plainCitation":"(Upadhyay et al., 2019)","noteIndex":0},"citationItems":[{"id":2,"uris":["http://zotero.org/users/5073745/items/EC9EJ9LI"],"uri":["http://zotero.org/users/5073745/items/EC9EJ9LI"],"itemData":{"id":2,"type":"article-journal","title":"Time-restricted feeding reduces high-fat diet associated placental inflammation and limits adverse effects on fetal organ development","container-title":"Biochemical and Biophysical Research Communications","page":"415-421","volume":"514","issue":"2","source":"ScienceDirect","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DOI":"10.1016/j.bbrc.2019.04.154","ISSN":"0006-291X","journalAbbreviation":"Biochemical and Biophysical Research Communications","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00647492">
        <w:rPr>
          <w:rFonts w:eastAsia="Times New Roman" w:cs="Times New Roman"/>
          <w:color w:val="000000"/>
        </w:rPr>
        <w:fldChar w:fldCharType="separate"/>
      </w:r>
      <w:r w:rsidR="00647492">
        <w:rPr>
          <w:rFonts w:eastAsia="Times New Roman" w:cs="Times New Roman"/>
          <w:noProof/>
          <w:color w:val="000000"/>
        </w:rPr>
        <w:t>(Upadhyay et al., 2019)</w:t>
      </w:r>
      <w:r w:rsidR="00647492">
        <w:rPr>
          <w:rFonts w:eastAsia="Times New Roman" w:cs="Times New Roman"/>
          <w:color w:val="000000"/>
        </w:rPr>
        <w:fldChar w:fldCharType="end"/>
      </w:r>
      <w:r w:rsidR="00647492">
        <w:rPr>
          <w:rFonts w:eastAsia="Times New Roman" w:cs="Times New Roman"/>
          <w:color w:val="000000"/>
        </w:rPr>
        <w:t>. This dietary strategy also</w:t>
      </w:r>
      <w:r w:rsidR="00EE65DD">
        <w:rPr>
          <w:rFonts w:eastAsia="Times New Roman" w:cs="Times New Roman"/>
          <w:color w:val="000000"/>
        </w:rPr>
        <w:t xml:space="preserve"> correct</w:t>
      </w:r>
      <w:r w:rsidR="00647492">
        <w:rPr>
          <w:rFonts w:eastAsia="Times New Roman" w:cs="Times New Roman"/>
          <w:color w:val="000000"/>
        </w:rPr>
        <w:t>ed</w:t>
      </w:r>
      <w:r w:rsidR="00EE65DD">
        <w:rPr>
          <w:rFonts w:eastAsia="Times New Roman" w:cs="Times New Roman"/>
          <w:color w:val="000000"/>
        </w:rPr>
        <w:t xml:space="preserve"> </w:t>
      </w:r>
      <w:r>
        <w:rPr>
          <w:rFonts w:eastAsia="Times New Roman" w:cs="Times New Roman"/>
          <w:color w:val="000000"/>
        </w:rPr>
        <w:t>large birthweight traditionally seen in</w:t>
      </w:r>
      <w:r w:rsidR="00EE65DD">
        <w:rPr>
          <w:rFonts w:eastAsia="Times New Roman" w:cs="Times New Roman"/>
          <w:color w:val="000000"/>
        </w:rPr>
        <w:t xml:space="preserve"> HFD feeding</w:t>
      </w:r>
      <w:r w:rsidR="00B30060">
        <w:rPr>
          <w:rFonts w:eastAsia="Times New Roman" w:cs="Times New Roman"/>
          <w:color w:val="000000"/>
        </w:rPr>
        <w:t xml:space="preserve"> </w:t>
      </w:r>
      <w:r>
        <w:rPr>
          <w:rFonts w:eastAsia="Times New Roman" w:cs="Times New Roman"/>
          <w:color w:val="000000"/>
        </w:rPr>
        <w:fldChar w:fldCharType="begin"/>
      </w:r>
      <w:r>
        <w:rPr>
          <w:rFonts w:eastAsia="Times New Roman" w:cs="Times New Roman"/>
          <w:color w:val="000000"/>
        </w:rPr>
        <w:instrText xml:space="preserve"> ADDIN ZOTERO_ITEM CSL_CITATION {"citationID":"ESfqYU4l","properties":{"formattedCitation":"(Upadhyay et al., 2019)","plainCitation":"(Upadhyay et al., 2019)","noteIndex":0},"citationItems":[{"id":2,"uris":["http://zotero.org/users/5073745/items/EC9EJ9LI"],"uri":["http://zotero.org/users/5073745/items/EC9EJ9LI"],"itemData":{"id":2,"type":"article-journal","title":"Time-restricted feeding reduces high-fat diet associated placental inflammation and limits adverse effects on fetal organ development","container-title":"Biochemical and Biophysical Research Communications","page":"415-421","volume":"514","issue":"2","source":"ScienceDirect","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DOI":"10.1016/j.bbrc.2019.04.154","ISSN":"0006-291X","journalAbbreviation":"Biochemical and Biophysical Research Communications","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Pr>
          <w:rFonts w:eastAsia="Times New Roman" w:cs="Times New Roman"/>
          <w:color w:val="000000"/>
        </w:rPr>
        <w:fldChar w:fldCharType="separate"/>
      </w:r>
      <w:r>
        <w:rPr>
          <w:rFonts w:eastAsia="Times New Roman" w:cs="Times New Roman"/>
          <w:noProof/>
          <w:color w:val="000000"/>
        </w:rPr>
        <w:t>(Upadhyay et al., 2019)</w:t>
      </w:r>
      <w:r>
        <w:rPr>
          <w:rFonts w:eastAsia="Times New Roman" w:cs="Times New Roman"/>
          <w:color w:val="000000"/>
        </w:rPr>
        <w:fldChar w:fldCharType="end"/>
      </w:r>
      <w:r w:rsidR="00EE65DD">
        <w:rPr>
          <w:rFonts w:eastAsia="Times New Roman" w:cs="Times New Roman"/>
          <w:color w:val="000000"/>
        </w:rPr>
        <w:t xml:space="preserve">. Therefore, </w:t>
      </w:r>
      <w:r w:rsidR="00647492">
        <w:t>I anticipate</w:t>
      </w:r>
      <w:r w:rsidR="00EE65DD">
        <w:t xml:space="preserve"> that birth</w:t>
      </w:r>
      <w:r w:rsidR="00B30060">
        <w:t xml:space="preserve"> </w:t>
      </w:r>
      <w:r w:rsidR="00EE65DD">
        <w:t xml:space="preserve">weight </w:t>
      </w:r>
      <w:r w:rsidR="00B30060">
        <w:t xml:space="preserve">of pups </w:t>
      </w:r>
      <w:r w:rsidR="00EE65DD">
        <w:t xml:space="preserve">will be similar </w:t>
      </w:r>
      <w:r w:rsidR="00647492">
        <w:t>in both eTRF and AL fed dams</w:t>
      </w:r>
      <w:r w:rsidR="00EE65DD">
        <w:t xml:space="preserve">. </w:t>
      </w:r>
      <w:r w:rsidR="00647492">
        <w:t>To determine the effect of maternal dietary feeding strategy on pup birth weight</w:t>
      </w:r>
      <w:r w:rsidR="00EE65DD">
        <w:t xml:space="preserve">, </w:t>
      </w:r>
      <w:r w:rsidR="00647492">
        <w:t>each pup’s weight will be taken immediately after delivery (PND 0.5)</w:t>
      </w:r>
      <w:r w:rsidR="00EE65DD">
        <w:t xml:space="preserve">. </w:t>
      </w:r>
      <w:r w:rsidR="00221EDD">
        <w:t>Pup birth weight will be averaged by litter and then by dam to present an average pup weight. Preliminary</w:t>
      </w:r>
      <w:r w:rsidR="00EE65DD">
        <w:t xml:space="preserve"> cohort data demonstrates that average birthweight per pup does not differ between maternal feeding groups</w:t>
      </w:r>
      <w:r w:rsidR="00221EDD">
        <w:t xml:space="preserve"> (p = 0.7)</w:t>
      </w:r>
      <w:r w:rsidR="00EE65DD">
        <w:t xml:space="preserve">. </w:t>
      </w:r>
    </w:p>
    <w:p w14:paraId="0AE7B5ED" w14:textId="763AEE75" w:rsidR="007229A3" w:rsidRDefault="007229A3" w:rsidP="00EE65DD"/>
    <w:p w14:paraId="4DDAE288" w14:textId="5792B282" w:rsidR="007229A3" w:rsidRPr="00B44C7A" w:rsidRDefault="00FF6EFD" w:rsidP="00EE65DD">
      <w:pPr>
        <w:rPr>
          <w:u w:val="single"/>
        </w:rPr>
      </w:pPr>
      <w:r w:rsidRPr="00B44C7A">
        <w:rPr>
          <w:u w:val="single"/>
        </w:rPr>
        <w:t xml:space="preserve">Aim 2.1.2 </w:t>
      </w:r>
      <w:r w:rsidR="007229A3" w:rsidRPr="00B44C7A">
        <w:rPr>
          <w:u w:val="single"/>
        </w:rPr>
        <w:t>Gestational age</w:t>
      </w:r>
    </w:p>
    <w:p w14:paraId="0D1BFBA7" w14:textId="71F2E0F9" w:rsidR="00615E6D" w:rsidRDefault="00FF6EFD" w:rsidP="00615E6D">
      <w:r>
        <w:t xml:space="preserve">Another crucial measure of early life health is gestational age. Gestational age, </w:t>
      </w:r>
      <w:r w:rsidR="00B66481">
        <w:t>failing to reach term before birth (</w:t>
      </w:r>
      <w:r>
        <w:t>pre-term birth</w:t>
      </w:r>
      <w:r w:rsidR="00B66481">
        <w:t>)</w:t>
      </w:r>
      <w:r>
        <w:t xml:space="preserve">, has been linked to worsened early child health </w:t>
      </w:r>
      <w:r>
        <w:fldChar w:fldCharType="begin"/>
      </w:r>
      <w:r>
        <w:instrText xml:space="preserve"> ADDIN ZOTERO_ITEM CSL_CITATION {"citationID":"XDDI3UTt","properties":{"formattedCitation":"(Boyle et al., 2012)","plainCitation":"(Boyle et al., 2012)","noteIndex":0},"citationItems":[{"id":219,"uris":["http://zotero.org/users/5073745/items/52MD9HC5"],"uri":["http://zotero.org/users/5073745/items/52MD9HC5"],"itemData":{"id":219,"type":"article-journal","title":"Effects of gestational age at birth on health outcomes at 3 and 5 years of age: population based cohort study","container-title":"BMJ","volume":"344","source":"www-bmj-com.proxy.lib.umich.edu","abstract":"Objective To investigate the burden of later disease associated with moderate/late preterm (32-36 weeks) and early term (37-38 weeks) birth.\nDesign Secondary analysis of data from the Millennium Cohort Study (MCS).\nSetting Longitudinal study of infants born in the United Kingdom between 2000 and 2002.\nParticipants 18 818 infants participated in the MCS. Effects of gestational age at birth on health outcomes at 3 (n=14 273) and 5 years (n=14 056) of age were analysed.\nMain outcome measures Growth, hospital admissions, longstanding illness/disability, wheezing/asthma, use of prescribed drugs, and parental rating of their children’s health.\nResults Measures of general health, hospital admissions, and longstanding illness showed a gradient of increasing risk of poorer outcome with decreasing gestation, suggesting a “dose-response” effect of prematurity. The greatest contribution to disease burden at 3 and 5 years was in children born late/moderate preterm or early term. Population attributable fractions for having at least three hospital admissions between 9 months and 5 years were 5.7% (95% confidence interval 2.0% to 10.0%) for birth at 32-36 weeks and 7.2% (1.4% to 13.6%) for birth at 37-38 weeks, compared with 3.8% (1.3% to 6.5%) for children born very preterm (&lt;32 weeks). Similarly, 2.7% (1.1% to 4.3%), 5.4% (2.4% to 8.6%), and 5.4% (0.7% to 10.5%) of limiting longstanding illness at 5 years were attributed to very preterm birth, moderate/late preterm birth, and early term birth.\nConclusions These results suggest that health outcomes of moderate/late preterm and early term babies are worse than those of full term babies. Additional research should quantify how much of the effect is due to maternal/fetal complications rather than prematurity itself. Irrespective of the reason for preterm birth, large numbers of these babies present a greater burden on public health services than very preterm babies.","URL":"https://www-bmj-com.proxy.lib.umich.edu/content/344/bmj.e896","DOI":"10.1136/bmj.e896","ISSN":"0959-8138, 1468-5833","note":"PMID: 22381676","title-short":"Effects of gestational age at birth on health outcomes at 3 and 5 years of age","journalAbbreviation":"BMJ","language":"en","author":[{"family":"Boyle","given":"Elaine M."},{"family":"Poulsen","given":"Gry"},{"family":"Field","given":"David J."},{"family":"Kurinczuk","given":"Jennifer J."},{"family":"Wolke","given":"Dieter"},{"family":"Alfirevic","given":"Zarko"},{"family":"Quigley","given":"Maria A."}],"issued":{"date-parts":[["2012",3,1]]},"accessed":{"date-parts":[["2019",12,1]]}}}],"schema":"https://github.com/citation-style-language/schema/raw/master/csl-citation.json"} </w:instrText>
      </w:r>
      <w:r>
        <w:fldChar w:fldCharType="separate"/>
      </w:r>
      <w:r>
        <w:rPr>
          <w:noProof/>
        </w:rPr>
        <w:t>(Boyle et al., 2012)</w:t>
      </w:r>
      <w:r>
        <w:fldChar w:fldCharType="end"/>
      </w:r>
      <w:r>
        <w:t>.</w:t>
      </w:r>
      <w:r w:rsidR="00615E6D" w:rsidRPr="00615E6D">
        <w:t xml:space="preserve"> </w:t>
      </w:r>
      <w:r w:rsidR="00615E6D">
        <w:t xml:space="preserve">The effect of Ramadan fasting in pregnancy on gestational age </w:t>
      </w:r>
      <w:r w:rsidR="00B66481">
        <w:t>is</w:t>
      </w:r>
      <w:r w:rsidR="00615E6D">
        <w:t xml:space="preserve"> more consistent</w:t>
      </w:r>
      <w:r w:rsidR="00B66481">
        <w:t xml:space="preserve"> in the literature</w:t>
      </w:r>
      <w:r w:rsidR="00615E6D">
        <w:t xml:space="preserve">, with studies finding no effect of </w:t>
      </w:r>
      <w:r w:rsidR="00B66481">
        <w:t xml:space="preserve">maternal </w:t>
      </w:r>
      <w:r w:rsidR="00615E6D">
        <w:t xml:space="preserve">fasting on gestational age </w:t>
      </w:r>
      <w:r w:rsidR="00615E6D">
        <w:fldChar w:fldCharType="begin"/>
      </w:r>
      <w:r w:rsidR="00615E6D">
        <w:instrText xml:space="preserve"> ADDIN ZOTERO_ITEM CSL_CITATION {"citationID":"xMf2vlyX","properties":{"formattedCitation":"(Awwad et al., 2012; Daley et al., 2017; Hizli et al., 2012; Savitri et al., 2014)","plainCitation":"(Awwad et al., 2012; Daley et al., 2017; Hizli et al., 2012; Savitri et al., 2014)","noteIndex":0},"citationItems":[{"id":238,"uris":["http://zotero.org/users/5073745/items/SAHRDCIB"],"uri":["http://zotero.org/users/5073745/items/SAHRDCIB"],"itemData":{"id":238,"type":"article-journal","title":"The effect of maternal fasting during Ramadan on preterm delivery: a prospective cohort study","container-title":"BJOG: an international journal of obstetrics and gynaecology","page":"1379-1386","volume":"119","issue":"11","source":"PubMed","abstract":"OBJECTIVE: To determine the effect of fasting during the month of Ramadan on the rate of preterm delivery (PTD).\nDESIGN: A prospective cohort study of women with singleton pregnancies who elected to fast and matched controls.\nSETTING: Four medical centres in Beirut, Lebanon.\nPOPULATION: Women presenting for prenatal care (20-34 weeks of gestation) during the month of Ramadan, September 2008.\nMETHODS: Data were collected prospectively. The frequency of PTD was evaluated in relation to the duration of fasting and the stage of gestation at the time of fasting.\nMAIN OUTCOME MEASURES: The primary endpoint was the percentage of pregnant women who had PTD, defined as delivery before 37 completed weeks of gestation.\nRESULTS: A total of 468 women were approached, of whom 402 were included in the study. There were no differences in smoking history and employment. There was no difference in the proportion of women who had PTD at &lt;37 weeks (10.4% versus 10.4%) or PTD at &lt;32 weeks (1.5% versus 0.5%) in the Ramadan-fasted group and the controls, respectively. The PTD rate was also similar in those who fasted before or during the third trimester. The mean birthweight was lower (3094 ± 467 g versus 3202 ± 473 g, P = 0.024) and the rate of ketosis and ketonuria was higher in the Ramadan-fasted women. On multivariate stepwise logistic regression analysis, fasting was not associated with an increased risk of PTD (odds ratio 0.72; 95% confidence interval 0.34-1.54; P = 0.397). The only factor that had a significant effect on the PTD rate was body mass index (odds ratio 0.43; 95% confidence interval 0.20-0.93; P = 0.033).\nCONCLUSIONS: Fasting during the month of Ramadan does not seem to increase the baseline risk of preterm delivery in pregnant women regardless of the gestational age during which this practice is observed.","DOI":"10.1111/j.1471-0528.2012.03438.x","ISSN":"1471-0528","note":"PMID: 22827751","title-short":"The effect of maternal fasting during Ramadan on preterm delivery","journalAbbreviation":"BJOG","language":"eng","author":[{"family":"Awwad","given":"J."},{"family":"Usta","given":"I. M."},{"family":"Succar","given":"J."},{"family":"Musallam","given":"K. M."},{"family":"Ghazeeri","given":"G."},{"family":"Nassar","given":"A. H."}],"issued":{"date-parts":[["2012",10]]}}},{"id":192,"uris":["http://zotero.org/users/5073745/items/4J5FF7AW"],"uri":["http://zotero.org/users/5073745/items/4J5FF7AW"],"itemData":{"id":192,"type":"article-journal","title":"Are babies conceived during Ramadan born smaller and sooner than babies conceived at other times of the year? A Born in Bradford Cohort Study","container-title":"Journal of Epidemiology and Community Health","page":"722-728","volume":"71","issue":"7","source":"PubMed","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DOI":"10.1136/jech-2016-208800","ISSN":"1470-2738","note":"PMID: 28360117","title-short":"Are babies conceived during Ramadan born smaller and sooner than babies conceived at other times of the year?","journalAbbreviation":"J Epidemiol Community Health","language":"eng","author":[{"family":"Daley","given":"Amanda"},{"family":"Pallan","given":"Miranda"},{"family":"Clifford","given":"Sue"},{"family":"Jolly","given":"Kate"},{"family":"Bryant","given":"Maria"},{"family":"Adab","given":"Peymane"},{"family":"Cheng","given":"K. K."},{"family":"Roalfe","given":"Andrea"}],"issued":{"date-parts":[["2017"]]}}},{"id":231,"uris":["http://zotero.org/users/5073745/items/V7MLY8ZD"],"uri":["http://zotero.org/users/5073745/items/V7MLY8ZD"],"itemData":{"id":231,"type":"article-journal","title":"Impact of maternal fasting during Ramadan on fetal Doppler parameters, maternal lipid levels and neonatal outcomes","container-title":"The Journal of Maternal-Fetal &amp; Neonatal Medicine: The Official Journal of the European Association of Perinatal Medicine, the Federation of Asia and Oceania Perinatal Societies, the International Society of Perinatal Obstetricians","page":"975-977","volume":"25","issue":"7","source":"PubMed","abstract":"OBJECTIVE: The aim of the present study was to evaluate whether fasting may cause changes in maternal lipid profile, glucose level and ketonuria, and whether it has any adverse effects on fetal Doppler, birthweight, preterm delivery or cesarean section rate.\nMETHODS: Fifty-six consecutive, healthy women with singleton uncomplicated pregnancies of ≥ 28 week gestation who had fasted for at least 10 consecutive days during the study period were defined as the study group. Fifty-four healthy non-fasted women matched for age, parity, and gestational age were defined as the control group. Groups were compared according to fetal middle cerebral artery and umbilical artery systolic/diastolic ratio, maternal serum lipid levels and neonatal outcomes (gestational age at delivery, birthweight, delivery type and neonatal intensive care admission).\nRESULTS: No statistical difference was found between the groups according to fetal Doppler parameters, amniotic fluid index, gestational age at delivery, cesarean section rate, birthweight or NICU admission. However, lower levels of VLDL, triglyceride and higher incidence of ketonuria were detected in the fasting group (p &lt; 0.05).\nCONCLUSION: Fasting of healthy women during pregnancy seems to have no adverse effects on amniotic fluid index, fetal Doppler and delivery parameters.","DOI":"10.3109/14767058.2011.602142","ISSN":"1476-4954","note":"PMID: 21740320","journalAbbreviation":"J. Matern. Fetal. Neonatal. Med.","language":"eng","author":[{"family":"Hizli","given":"Deniz"},{"family":"Yilmaz","given":"Saynur Sarici"},{"family":"Onaran","given":"Yüksel"},{"family":"Kafali","given":"Hasan"},{"family":"Danişman","given":"Nuri"},{"family":"Mollamahmutoğlu","given":"Leyla"}],"issued":{"date-parts":[["2012",7]]}}},{"id":233,"uris":["http://zotero.org/users/5073745/items/XV5MAPTU"],"uri":["http://zotero.org/users/5073745/items/XV5MAPTU"],"itemData":{"id":233,"type":"article-journal","title":"Ramadan fasting and newborn's birth weight in pregnant Muslim women in The Netherlands","container-title":"The British Journal of Nutrition","page":"1503-1509","volume":"112","issue":"9","source":"PubMed","abstract":"Many Muslim women worldwide are pregnant during Ramadan and adhere to Ramadan fasting during pregnancy. In the present study, we determined whether maternal adherence to Ramadan fasting during pregnancy has an impact on the birth weight of the newborn, and whether the effects differed according to trimester in which Ramadan fasting took place. A prospective cohort study was conducted in 130 pregnant Muslim women who attended antenatal care in Amsterdam and Zaanstad, The Netherlands. Data on adherence to Ramadan fasting during pregnancy and demographics were self-reported by pregnant women, and the outcome of the newborn was retrieved from medical records after delivery. The results showed that half of all the women adhered to Ramadan fasting. With strict adherence to Ramadan fasting in pregnancy, the birth weight of newborns tended to be lower than that of newborns of non-fasting mothers, although this was not statistically significant ( - 198 g, 95 % CI - 447, 51, P= 0·12). Children of mothers who fasted in the first trimester of pregnancy were lighter at birth than those whose mothers had not fasted ( - 272 g, 95 % CI - 547, 3, P= 0·05). There were no differences in birth weight between children whose mothers had or had not fasted if Ramadan fasting had taken place later in pregnancy. Ramadan fasting during early pregnancy may lead to lower birth weight of newborns. These findings call for further confirmation in larger studies that should also investigate potential implications for perinatal and long-term morbidity and mortality.","DOI":"10.1017/S0007114514002219","ISSN":"1475-2662","note":"PMID: 25231606","journalAbbreviation":"Br. J. Nutr.","language":"eng","author":[{"family":"Savitri","given":"Ary I."},{"family":"Yadegari","given":"Nasim"},{"family":"Bakker","given":"Julia"},{"family":"Ewijk","given":"Reyn J. G.","non-dropping-particle":"van"},{"family":"Grobbee","given":"Diederick E."},{"family":"Painter","given":"Rebecca C."},{"family":"Uiterwaal","given":"Cuno S. P. M."},{"family":"Roseboom","given":"Tessa J."}],"issued":{"date-parts":[["2014",11,14]]}}}],"schema":"https://github.com/citation-style-language/schema/raw/master/csl-citation.json"} </w:instrText>
      </w:r>
      <w:r w:rsidR="00615E6D">
        <w:fldChar w:fldCharType="separate"/>
      </w:r>
      <w:r w:rsidR="00615E6D">
        <w:rPr>
          <w:noProof/>
        </w:rPr>
        <w:t>(Awwad et al., 2012; Daley et al., 2017; Hizli et al., 2012; Savitri et al., 2014)</w:t>
      </w:r>
      <w:r w:rsidR="00615E6D">
        <w:fldChar w:fldCharType="end"/>
      </w:r>
      <w:r w:rsidR="00615E6D">
        <w:t xml:space="preserve">. </w:t>
      </w:r>
      <w:r w:rsidR="00523978">
        <w:t>No study in animals has been done to date</w:t>
      </w:r>
      <w:r w:rsidR="00B66481">
        <w:t>.</w:t>
      </w:r>
      <w:r w:rsidR="00523978">
        <w:t xml:space="preserve"> </w:t>
      </w:r>
      <w:r w:rsidR="00615E6D">
        <w:t xml:space="preserve">To assess gestational age, we will count the number of days between appearance of copulatory plug and birth. I predict that gestational age will not differ between maternal treatment groups. </w:t>
      </w:r>
      <w:r w:rsidR="00001D24">
        <w:t xml:space="preserve">The impact of this study will be that we will have the first evidence for </w:t>
      </w:r>
      <w:proofErr w:type="spellStart"/>
      <w:r w:rsidR="00001D24">
        <w:t>iso</w:t>
      </w:r>
      <w:proofErr w:type="spellEnd"/>
      <w:r w:rsidR="00001D24">
        <w:t>-caloric time restricted feeding in animals and its influence on risk for pre-term b</w:t>
      </w:r>
      <w:r w:rsidR="00751606">
        <w:t xml:space="preserve">irth. </w:t>
      </w:r>
    </w:p>
    <w:p w14:paraId="2D02DAE5" w14:textId="61943F0F" w:rsidR="00615E6D" w:rsidRDefault="00615E6D" w:rsidP="00615E6D"/>
    <w:p w14:paraId="31D70390" w14:textId="2D222FAA" w:rsidR="00FF6EFD" w:rsidRDefault="00FF6EFD" w:rsidP="00EE65DD"/>
    <w:p w14:paraId="138B4B1A" w14:textId="61CCDCB7" w:rsidR="00FF6EFD" w:rsidRDefault="00FF6EFD" w:rsidP="00EE65DD"/>
    <w:p w14:paraId="0B3C4222" w14:textId="1C0FF16F" w:rsidR="00FF6EFD" w:rsidRPr="00B44C7A" w:rsidRDefault="00FF6EFD" w:rsidP="00EE65DD">
      <w:pPr>
        <w:rPr>
          <w:u w:val="single"/>
        </w:rPr>
      </w:pPr>
      <w:r w:rsidRPr="00B44C7A">
        <w:rPr>
          <w:u w:val="single"/>
        </w:rPr>
        <w:t xml:space="preserve">Aim 2.1.3 Survival </w:t>
      </w:r>
    </w:p>
    <w:p w14:paraId="79505A47" w14:textId="77752F49" w:rsidR="00913636" w:rsidRPr="00913636" w:rsidRDefault="00913636" w:rsidP="00913636">
      <w:pPr>
        <w:rPr>
          <w:rFonts w:eastAsia="Times New Roman" w:cs="Times New Roman"/>
          <w:color w:val="000000"/>
        </w:rPr>
      </w:pPr>
      <w:r>
        <w:rPr>
          <w:rFonts w:eastAsia="Times New Roman" w:cs="Times New Roman"/>
          <w:color w:val="000000"/>
        </w:rPr>
        <w:t xml:space="preserve">One study of moderate caloric restriction (85% of needs) during early gestations in ewes found no differences in birthweight or body weight in either fetuses or in lambs, but did see increases in lamb’s adrenal </w:t>
      </w:r>
      <w:proofErr w:type="spellStart"/>
      <w:r>
        <w:rPr>
          <w:rFonts w:eastAsia="Times New Roman" w:cs="Times New Roman"/>
          <w:color w:val="000000"/>
        </w:rPr>
        <w:t>glad</w:t>
      </w:r>
      <w:proofErr w:type="spellEnd"/>
      <w:r>
        <w:rPr>
          <w:rFonts w:eastAsia="Times New Roman" w:cs="Times New Roman"/>
          <w:color w:val="000000"/>
        </w:rPr>
        <w:t xml:space="preserve"> weights- a change that was not present in the fetuses from similarly restricted ewes</w:t>
      </w:r>
      <w:r w:rsidRPr="00913636">
        <w:rPr>
          <w:rFonts w:eastAsia="Times New Roman" w:cs="Times New Roman"/>
          <w:color w:val="000000"/>
        </w:rPr>
        <w:fldChar w:fldCharType="begin"/>
      </w:r>
      <w:r w:rsidRPr="00913636">
        <w:rPr>
          <w:rFonts w:eastAsia="Times New Roman" w:cs="Times New Roman"/>
          <w:color w:val="000000"/>
        </w:rPr>
        <w:instrText xml:space="preserve"> ADDIN ZOTERO_ITEM CSL_CITATION {"citationID":"a2kb667ff39","properties":{"formattedCitation":"\\uldash{(Hawkins et al., 2000)}","plainCitation":"(Hawkins et al., 2000)","noteIndex":0},"citationItems":[{"id":260,"uris":["http://zotero.org/users/5073745/items/WYTSGNKF"],"uri":["http://zotero.org/users/5073745/items/WYTSGNKF"],"itemData":{"id":260,"type":"article-journal","title":"Cardiovascular and hypothalamic-pituitary-adrenal axis development in late gestation fetal sheep and young lambs following modest maternal nutrient restriction in early gestation","container-title":"Reproduction, Fertility and Development","page":"443","volume":"12","issue":"8","source":"DOI.org (Crossref)","abstract":"The effect of a 15% reduction in maternal nutrition for the ﬁrst 70 days of gestation on cardiovascular and hypothalamic–pituitary–adrenal (HPA) axis responses to administration of corticotropin releasing hormone (CRH) + arginine vasopressin (AVP) was studied at 128 ± 0.7 days gestation in fetal sheep and postnatally, at 85 ± 4.5 days in young lambs. The effect on the fetal cardiovascular response to acute hypoxaemia was also examined. Under basal conditions, fetal heart rate (FHR) was reduced (P&lt;0.05) and basal femoral artery vascular resistance (FVR) was increased (P&lt;0.05) in fetuses of dietary-restricted (R) ewes compared with controls (C). Fetal mean arterial pressure (MAP) was similar in both groups. Femoral artery vascular resistance was also greater during hypoxaemia in R fetuses compared with C fetuses (P&lt;0.05), suggesting that chemoreﬂex mechanisms were augmented in the R group. The fetal ACTH response to CRH + AVP was similar in both groups. However, cortisol responses to CRH + AVP were smaller in R fetuses compared with C fetuses (P&lt;0.05). Postnatally, basal MAP (P&lt;0.05), and ACTH (P&lt;0.01) and cortisol (P&lt;0.001) responses were greater in R lambs compared with C lambs. It was concluded that modest maternal undernutrition during pregnancy alters development of the cardiovascular system, producing elevated blood pressure in postnatal life. Development of the HPA axis is also altered, with reduced activity during fetal life, but increased activity postnatally. The data suggest that the HPA axis may play a role in mediating the elevation of MAP in R lambs.","DOI":"10.1071/RD99071","ISSN":"1031-3613","journalAbbreviation":"Reprod. Fertil. Dev.","language":"en","author":[{"family":"Hawkins","given":"P."},{"family":"Steyn","given":"C."},{"family":"McGarrigle","given":"H. H. G."},{"family":"Calder","given":"N. A."},{"family":"Saito","given":"T."},{"family":"Stratford","given":"L. L."},{"family":"Noakes","given":"D. E."},{"family":"Hanson","given":"M. A."}],"issued":{"date-parts":[["2000"]]}}}],"schema":"https://github.com/citation-style-language/schema/raw/master/csl-citation.json"} </w:instrText>
      </w:r>
      <w:r w:rsidRPr="00913636">
        <w:rPr>
          <w:rFonts w:eastAsia="Times New Roman" w:cs="Times New Roman"/>
          <w:color w:val="000000"/>
        </w:rPr>
        <w:fldChar w:fldCharType="separate"/>
      </w:r>
      <w:r w:rsidRPr="00913636">
        <w:rPr>
          <w:rFonts w:cs="Times New Roman"/>
          <w:color w:val="000000"/>
        </w:rPr>
        <w:t>(Hawkins et al., 2000)</w:t>
      </w:r>
      <w:r w:rsidRPr="00913636">
        <w:rPr>
          <w:rFonts w:eastAsia="Times New Roman" w:cs="Times New Roman"/>
          <w:color w:val="000000"/>
        </w:rPr>
        <w:fldChar w:fldCharType="end"/>
      </w:r>
      <w:r w:rsidRPr="00913636">
        <w:rPr>
          <w:rFonts w:eastAsia="Times New Roman" w:cs="Times New Roman"/>
          <w:color w:val="000000"/>
        </w:rPr>
        <w:t>.</w:t>
      </w:r>
      <w:bookmarkStart w:id="0" w:name="_GoBack"/>
      <w:bookmarkEnd w:id="0"/>
      <w:r>
        <w:rPr>
          <w:rFonts w:eastAsia="Times New Roman" w:cs="Times New Roman"/>
          <w:color w:val="000000"/>
        </w:rPr>
        <w:t xml:space="preserve"> </w:t>
      </w:r>
    </w:p>
    <w:p w14:paraId="01D729BC" w14:textId="3F2E967F" w:rsidR="00542FE1" w:rsidRDefault="0045654F" w:rsidP="00077B30">
      <w:pPr>
        <w:pStyle w:val="ListParagraph"/>
        <w:numPr>
          <w:ilvl w:val="0"/>
          <w:numId w:val="1"/>
        </w:numPr>
        <w:rPr>
          <w:rFonts w:eastAsia="Times New Roman" w:cs="Times New Roman"/>
          <w:color w:val="000000"/>
        </w:rPr>
      </w:pPr>
      <w:r>
        <w:rPr>
          <w:rFonts w:eastAsia="Times New Roman" w:cs="Times New Roman"/>
          <w:color w:val="000000"/>
        </w:rPr>
        <w:t>Canonical</w:t>
      </w:r>
      <w:r w:rsidR="009A787B">
        <w:rPr>
          <w:rFonts w:eastAsia="Times New Roman" w:cs="Times New Roman"/>
          <w:color w:val="000000"/>
        </w:rPr>
        <w:t xml:space="preserve"> studies of food restriction report that with caloric restriction during </w:t>
      </w:r>
      <w:r>
        <w:rPr>
          <w:rFonts w:eastAsia="Times New Roman" w:cs="Times New Roman"/>
          <w:color w:val="000000"/>
        </w:rPr>
        <w:t>gestation</w:t>
      </w:r>
      <w:r w:rsidR="009A787B">
        <w:rPr>
          <w:rFonts w:eastAsia="Times New Roman" w:cs="Times New Roman"/>
          <w:color w:val="000000"/>
        </w:rPr>
        <w:t>, there is ____ effect on survival of the pups(CITE).</w:t>
      </w:r>
    </w:p>
    <w:p w14:paraId="23762489" w14:textId="16457646" w:rsidR="00077B30" w:rsidRPr="00542FE1" w:rsidRDefault="00077B30" w:rsidP="00077B30">
      <w:pPr>
        <w:pStyle w:val="ListParagraph"/>
        <w:numPr>
          <w:ilvl w:val="0"/>
          <w:numId w:val="1"/>
        </w:numPr>
        <w:rPr>
          <w:rFonts w:eastAsia="Times New Roman" w:cs="Times New Roman"/>
          <w:color w:val="000000"/>
        </w:rPr>
      </w:pPr>
      <w:r w:rsidRPr="00542FE1">
        <w:rPr>
          <w:rFonts w:eastAsia="Times New Roman" w:cs="Times New Roman"/>
          <w:color w:val="000000"/>
        </w:rPr>
        <w:t xml:space="preserve">Some studies use food deprivation as a means to induce stress in maternal animals. This may be enough to impact survival of the pups. </w:t>
      </w:r>
    </w:p>
    <w:p w14:paraId="3EE8955A" w14:textId="74D68F7E" w:rsidR="00077B30" w:rsidRPr="00751606" w:rsidRDefault="00077B30" w:rsidP="00751606">
      <w:pPr>
        <w:rPr>
          <w:rFonts w:eastAsia="Times New Roman" w:cs="Times New Roman"/>
          <w:color w:val="000000"/>
        </w:rPr>
      </w:pPr>
      <w:r w:rsidRPr="00751606">
        <w:rPr>
          <w:rFonts w:eastAsia="Times New Roman" w:cs="Times New Roman"/>
          <w:color w:val="000000"/>
        </w:rPr>
        <w:t>Sex difference</w:t>
      </w:r>
      <w:r w:rsidR="00C77546" w:rsidRPr="00751606">
        <w:rPr>
          <w:rFonts w:eastAsia="Times New Roman" w:cs="Times New Roman"/>
          <w:color w:val="000000"/>
        </w:rPr>
        <w:t>s may exist in the survivorship of offspring. Work done in dairy cows has demonstrated that restrictive feeding practices initiated before mating resulted in smaller calves, and fewer female calves surviving compared to AL fed controls</w:t>
      </w:r>
      <w:r w:rsidR="00913636">
        <w:rPr>
          <w:rFonts w:eastAsia="Times New Roman" w:cs="Times New Roman"/>
          <w:color w:val="000000"/>
        </w:rPr>
        <w:t xml:space="preserve"> </w:t>
      </w:r>
      <w:r w:rsidR="00C77546" w:rsidRPr="00751606">
        <w:rPr>
          <w:rFonts w:eastAsia="Times New Roman" w:cs="Times New Roman"/>
          <w:color w:val="000000"/>
        </w:rPr>
        <w:fldChar w:fldCharType="begin"/>
      </w:r>
      <w:r w:rsidR="00C77546" w:rsidRPr="00751606">
        <w:rPr>
          <w:rFonts w:eastAsia="Times New Roman" w:cs="Times New Roman"/>
          <w:color w:val="000000"/>
        </w:rPr>
        <w:instrText xml:space="preserve"> ADDIN ZOTERO_ITEM CSL_CITATION {"citationID":"ghqYsIk7","properties":{"formattedCitation":"(Vinsky, Novak, Dixon, Dyck, &amp; Foxcroft, 2006)","plainCitation":"(Vinsky, Novak, Dixon, Dyck, &amp; Foxcroft, 2006)","noteIndex":0},"citationItems":[{"id":122,"uris":["http://zotero.org/users/5073745/items/L2FUAIYZ"],"uri":["http://zotero.org/users/5073745/items/L2FUAIYZ"],"itemData":{"id":122,"type":"article-journal","title":"Nutritional restriction in lactating primiparous sows selectively affects female embryo survival and overall litter development","container-title":"Reproduction, Fertility and Development","page":"347-355","volume":"18","issue":"3","source":"www.publish.csiro.au","abstract":"This study explored the possibility of sex-specific effects on embryonic survival in primiparous sows subjected to restricted feed intake during the last week of lactation and bred after weaning (Restrict; n = 16), compared with control sows fed close to ad libitum feed intakes (Control; n = 17). Restrict sows were in a substantial negative net energy balance at weaning, and lost 13% of estimated protein and 17% of fat mass during lactation, yet the weaning-to-oestrous interval and ovulation rate were not different between treatments. However, embryonic survival at Day 30 of gestation was lower (P &lt; 0.05) in Restrict than Control sows, and selectively reduced the proportion of female embryos surviving (P &lt; 0.01). A decrease in weight and crown–rump length of surviving female (P &lt; 0.05) and male (P &lt; 0.05) embryos was seen in Restrict litters. The mechanisms mediating this sex-specific effect on embryonic loss in feed-restricted sows are unclear. The data presented here indicate that feed-restriction during the last week of lactation in primiparous sows causes a selective decrease in survival of female embryos and limits the growth of all surviving embryos.","DOI":"10.1071/RD05142","ISSN":"1448-5990","journalAbbreviation":"Reprod. Fertil. Dev.","language":"en","author":[{"family":"Vinsky","given":"M. D."},{"family":"Novak","given":"S."},{"family":"Dixon","given":"W. T."},{"family":"Dyck","given":"M. K."},{"family":"Foxcroft","given":"G. R."}],"issued":{"date-parts":[["2006",2,27]]}}}],"schema":"https://github.com/citation-style-language/schema/raw/master/csl-citation.json"} </w:instrText>
      </w:r>
      <w:r w:rsidR="00C77546" w:rsidRPr="00751606">
        <w:rPr>
          <w:rFonts w:eastAsia="Times New Roman" w:cs="Times New Roman"/>
          <w:color w:val="000000"/>
        </w:rPr>
        <w:fldChar w:fldCharType="separate"/>
      </w:r>
      <w:r w:rsidR="00C77546" w:rsidRPr="00751606">
        <w:rPr>
          <w:rFonts w:eastAsia="Times New Roman" w:cs="Times New Roman"/>
          <w:noProof/>
          <w:color w:val="000000"/>
        </w:rPr>
        <w:t>(Vinsky, Novak, Dixon, Dyck, &amp; Foxcroft, 2006)</w:t>
      </w:r>
      <w:r w:rsidR="00C77546" w:rsidRPr="00751606">
        <w:rPr>
          <w:rFonts w:eastAsia="Times New Roman" w:cs="Times New Roman"/>
          <w:color w:val="000000"/>
        </w:rPr>
        <w:fldChar w:fldCharType="end"/>
      </w:r>
      <w:r w:rsidR="00C77546" w:rsidRPr="00751606">
        <w:rPr>
          <w:rFonts w:eastAsia="Times New Roman" w:cs="Times New Roman"/>
          <w:color w:val="000000"/>
        </w:rPr>
        <w:t>.</w:t>
      </w:r>
      <w:r w:rsidR="00B13741" w:rsidRPr="00751606">
        <w:rPr>
          <w:rFonts w:eastAsia="Times New Roman" w:cs="Times New Roman"/>
          <w:color w:val="000000"/>
        </w:rPr>
        <w:t xml:space="preserve"> However, the majority of animal models find that TRF rarely induces caloric deficit when compared to AL fed controls (</w:t>
      </w:r>
      <w:r w:rsidR="00B13741" w:rsidRPr="00913636">
        <w:rPr>
          <w:rFonts w:eastAsia="Times New Roman" w:cs="Times New Roman"/>
          <w:color w:val="000000"/>
          <w:highlight w:val="yellow"/>
        </w:rPr>
        <w:t>CITE ALL THESE</w:t>
      </w:r>
      <w:r w:rsidR="00B13741" w:rsidRPr="00751606">
        <w:rPr>
          <w:rFonts w:eastAsia="Times New Roman" w:cs="Times New Roman"/>
          <w:color w:val="000000"/>
        </w:rPr>
        <w:t xml:space="preserve">). In order to assess survival of the pups, </w:t>
      </w:r>
      <w:r w:rsidR="00751606" w:rsidRPr="00751606">
        <w:rPr>
          <w:rFonts w:eastAsia="Times New Roman" w:cs="Times New Roman"/>
          <w:color w:val="000000"/>
        </w:rPr>
        <w:t>offspring</w:t>
      </w:r>
      <w:r w:rsidR="00B13741" w:rsidRPr="00751606">
        <w:rPr>
          <w:rFonts w:eastAsia="Times New Roman" w:cs="Times New Roman"/>
          <w:color w:val="000000"/>
        </w:rPr>
        <w:t xml:space="preserve"> will be counted on PND 0.5 and sexed as soon as possible.</w:t>
      </w:r>
      <w:r w:rsidR="00751606" w:rsidRPr="00751606">
        <w:rPr>
          <w:rFonts w:eastAsia="Times New Roman" w:cs="Times New Roman"/>
          <w:color w:val="000000"/>
        </w:rPr>
        <w:t xml:space="preserve"> This number will be tracked daily until selective reduction at PND 3.5.  The sex-specific effects of eTRF on pup survival was</w:t>
      </w:r>
      <w:r w:rsidRPr="00751606">
        <w:rPr>
          <w:rFonts w:eastAsia="Times New Roman" w:cs="Times New Roman"/>
          <w:color w:val="000000"/>
        </w:rPr>
        <w:t xml:space="preserve"> not something we evaluated</w:t>
      </w:r>
      <w:r w:rsidR="00751606" w:rsidRPr="00751606">
        <w:rPr>
          <w:rFonts w:eastAsia="Times New Roman" w:cs="Times New Roman"/>
          <w:color w:val="000000"/>
        </w:rPr>
        <w:t xml:space="preserve"> in the first cohort</w:t>
      </w:r>
      <w:r w:rsidRPr="00751606">
        <w:rPr>
          <w:rFonts w:eastAsia="Times New Roman" w:cs="Times New Roman"/>
          <w:color w:val="000000"/>
        </w:rPr>
        <w:t xml:space="preserve">, but we will in the future be sexing and recording weights of all fetuses before culling to even litters. This will better enable us to detect any sex-specific differences in early post-natal survival or in birth numbers. </w:t>
      </w:r>
    </w:p>
    <w:p w14:paraId="4DB5787E" w14:textId="77777777" w:rsidR="00751606" w:rsidRDefault="00751606" w:rsidP="00B13741">
      <w:pPr>
        <w:pStyle w:val="Heading2"/>
      </w:pPr>
    </w:p>
    <w:p w14:paraId="6F0C0429" w14:textId="4F215B39" w:rsidR="00B13741" w:rsidRDefault="00B13741" w:rsidP="00B13741">
      <w:pPr>
        <w:pStyle w:val="Heading2"/>
      </w:pPr>
      <w:r>
        <w:t xml:space="preserve">Specific aim </w:t>
      </w:r>
      <w:r w:rsidR="006570AA">
        <w:t>2.2</w:t>
      </w:r>
      <w:r>
        <w:t xml:space="preserve"> Will </w:t>
      </w:r>
      <w:r w:rsidR="00922F96">
        <w:t xml:space="preserve">gestational exposure to eTRF alter </w:t>
      </w:r>
      <w:r w:rsidR="006570AA">
        <w:t>growth and development of the offspring</w:t>
      </w:r>
      <w:r w:rsidR="00922F96">
        <w:t>?</w:t>
      </w:r>
    </w:p>
    <w:p w14:paraId="7167979A" w14:textId="77777777" w:rsidR="00BC6616" w:rsidRPr="008616B5" w:rsidRDefault="00BC6616" w:rsidP="00BC6616">
      <w:pPr>
        <w:rPr>
          <w:rFonts w:eastAsia="Times New Roman" w:cs="Times New Roman"/>
          <w:color w:val="000000"/>
        </w:rPr>
      </w:pPr>
      <w:r>
        <w:rPr>
          <w:rFonts w:eastAsia="Times New Roman" w:cs="Times New Roman"/>
          <w:color w:val="000000"/>
        </w:rPr>
        <w:t xml:space="preserve">Growth encompasses many factors including the trajectory of body composition, the propensity for food intake and energy expenditure, and of sexual maturation. </w:t>
      </w:r>
    </w:p>
    <w:p w14:paraId="29C7CF47" w14:textId="77777777" w:rsidR="00BC6616" w:rsidRPr="00BC6616" w:rsidRDefault="00BC6616" w:rsidP="00BC6616"/>
    <w:p w14:paraId="6728EA1C" w14:textId="1ECC7F0B" w:rsidR="006570AA" w:rsidRDefault="006570AA" w:rsidP="006570AA">
      <w:r>
        <w:t>Aim 2.2.1 Body weight, food intake</w:t>
      </w:r>
    </w:p>
    <w:p w14:paraId="26329068" w14:textId="126A5366" w:rsidR="00942580" w:rsidRDefault="00942580" w:rsidP="006570AA">
      <w:r>
        <w:t xml:space="preserve">It is well documented that maternal diet during gestation can alter offspring body composition. </w:t>
      </w:r>
      <w:r w:rsidR="00751606">
        <w:t xml:space="preserve">The ability of an animal to gain weight and length is correlated to its propensity for disease (CITE). There is potential for catch-up growth. This would look like _____. </w:t>
      </w:r>
    </w:p>
    <w:p w14:paraId="719705B2" w14:textId="140E2688" w:rsidR="006570AA" w:rsidRPr="00581847" w:rsidRDefault="006570AA" w:rsidP="006570AA">
      <w:pPr>
        <w:rPr>
          <w:u w:val="single"/>
        </w:rPr>
      </w:pPr>
      <w:r w:rsidRPr="00581847">
        <w:rPr>
          <w:u w:val="single"/>
        </w:rPr>
        <w:t xml:space="preserve">Aim 2.2.2 Metabolic health in </w:t>
      </w:r>
      <w:commentRangeStart w:id="1"/>
      <w:r w:rsidRPr="00581847">
        <w:rPr>
          <w:u w:val="single"/>
        </w:rPr>
        <w:t>adolescence</w:t>
      </w:r>
      <w:commentRangeEnd w:id="1"/>
      <w:r w:rsidR="00751606" w:rsidRPr="00581847">
        <w:rPr>
          <w:rStyle w:val="CommentReference"/>
          <w:u w:val="single"/>
        </w:rPr>
        <w:commentReference w:id="1"/>
      </w:r>
    </w:p>
    <w:p w14:paraId="7DE8E4E7" w14:textId="33A18857" w:rsidR="00751606" w:rsidRDefault="00751606" w:rsidP="006570AA">
      <w:commentRangeStart w:id="2"/>
      <w:proofErr w:type="spellStart"/>
      <w:r>
        <w:t>Adolesence</w:t>
      </w:r>
      <w:proofErr w:type="spellEnd"/>
      <w:r>
        <w:t xml:space="preserve"> is </w:t>
      </w:r>
      <w:commentRangeEnd w:id="2"/>
      <w:r w:rsidR="002E47C1">
        <w:rPr>
          <w:rStyle w:val="CommentReference"/>
        </w:rPr>
        <w:commentReference w:id="2"/>
      </w:r>
      <w:r>
        <w:t>a critical period of development characterized by rapid growth, sexual development, and concordance of many health indices with the adult risk profiles they carry. Therefore, early adulthood/adolescence is a critical time to assess metabolic health. In order to assess metabolic health, this study suggests to assess the same aspect that was shown in the previous generation, insulin sensitivity.</w:t>
      </w:r>
      <w:r w:rsidR="00D60130">
        <w:t xml:space="preserve"> To assess this, we will conduct an insulin tolerance test</w:t>
      </w:r>
      <w:r w:rsidR="00581847">
        <w:t>. I</w:t>
      </w:r>
    </w:p>
    <w:p w14:paraId="61A7CDEE" w14:textId="1FD7C5FC" w:rsidR="006570AA" w:rsidRPr="00581847" w:rsidRDefault="006570AA" w:rsidP="006570AA">
      <w:pPr>
        <w:rPr>
          <w:u w:val="single"/>
        </w:rPr>
      </w:pPr>
      <w:r w:rsidRPr="00581847">
        <w:rPr>
          <w:u w:val="single"/>
        </w:rPr>
        <w:t>Aim 2.2.3 Sexual development and maturation</w:t>
      </w:r>
    </w:p>
    <w:p w14:paraId="33D325FF" w14:textId="77777777" w:rsidR="00BC6616" w:rsidRPr="006570AA" w:rsidRDefault="00BC6616" w:rsidP="006570AA"/>
    <w:p w14:paraId="7B49AC63" w14:textId="6ABAAEEE" w:rsidR="00415B08" w:rsidRPr="00916B43" w:rsidRDefault="0045654F" w:rsidP="00916B43">
      <w:pPr>
        <w:rPr>
          <w:rFonts w:eastAsia="Times New Roman" w:cs="Times New Roman"/>
          <w:color w:val="000000"/>
        </w:rPr>
      </w:pPr>
      <w:r>
        <w:rPr>
          <w:rFonts w:eastAsia="Times New Roman" w:cs="Times New Roman"/>
          <w:color w:val="000000"/>
        </w:rPr>
        <w:t>Less significant induction of the integrated stress response suggests that he in utero environment is not one that is inhospitable to fetuses, but may be one that is slightly stressed, as the ISR was moderately upregulated compared to NCD-AL feeding</w:t>
      </w:r>
      <w:r w:rsidR="00CD0FFC">
        <w:rPr>
          <w:rFonts w:eastAsia="Times New Roman" w:cs="Times New Roman"/>
          <w:color w:val="000000"/>
        </w:rPr>
        <w:t xml:space="preserve"> </w:t>
      </w:r>
      <w:r>
        <w:rPr>
          <w:rFonts w:eastAsia="Times New Roman" w:cs="Times New Roman"/>
          <w:color w:val="000000"/>
        </w:rPr>
        <w:fldChar w:fldCharType="begin"/>
      </w:r>
      <w:r>
        <w:rPr>
          <w:rFonts w:eastAsia="Times New Roman" w:cs="Times New Roman"/>
          <w:color w:val="000000"/>
        </w:rPr>
        <w:instrText xml:space="preserve"> ADDIN ZOTERO_ITEM CSL_CITATION {"citationID":"5EUQuSz1","properties":{"formattedCitation":"(Upadhyay et al., 2019)","plainCitation":"(Upadhyay et al., 2019)","noteIndex":0},"citationItems":[{"id":2,"uris":["http://zotero.org/users/5073745/items/EC9EJ9LI"],"uri":["http://zotero.org/users/5073745/items/EC9EJ9LI"],"itemData":{"id":2,"type":"article-journal","title":"Time-restricted feeding reduces high-fat diet associated placental inflammation and limits adverse effects on fetal organ development","container-title":"Biochemical and Biophysical Research Communications","page":"415-421","volume":"514","issue":"2","source":"ScienceDirect","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DOI":"10.1016/j.bbrc.2019.04.154","ISSN":"0006-291X","journalAbbreviation":"Biochemical and Biophysical Research Communications","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Pr>
          <w:rFonts w:eastAsia="Times New Roman" w:cs="Times New Roman"/>
          <w:color w:val="000000"/>
        </w:rPr>
        <w:fldChar w:fldCharType="separate"/>
      </w:r>
      <w:r>
        <w:rPr>
          <w:rFonts w:eastAsia="Times New Roman" w:cs="Times New Roman"/>
          <w:noProof/>
          <w:color w:val="000000"/>
        </w:rPr>
        <w:t>(Upadhyay et al., 2019)</w:t>
      </w:r>
      <w:r>
        <w:rPr>
          <w:rFonts w:eastAsia="Times New Roman" w:cs="Times New Roman"/>
          <w:color w:val="000000"/>
        </w:rPr>
        <w:fldChar w:fldCharType="end"/>
      </w:r>
      <w:r>
        <w:rPr>
          <w:rFonts w:eastAsia="Times New Roman" w:cs="Times New Roman"/>
          <w:color w:val="000000"/>
        </w:rPr>
        <w:t xml:space="preserve">. </w:t>
      </w:r>
    </w:p>
    <w:p w14:paraId="42F26AF6" w14:textId="6C1BA303" w:rsidR="005930A3" w:rsidRDefault="005930A3" w:rsidP="005930A3">
      <w:pPr>
        <w:pStyle w:val="ListParagraph"/>
        <w:numPr>
          <w:ilvl w:val="0"/>
          <w:numId w:val="2"/>
        </w:numPr>
        <w:rPr>
          <w:rFonts w:eastAsia="Times New Roman" w:cs="Times New Roman"/>
          <w:color w:val="000000"/>
        </w:rPr>
      </w:pPr>
      <w:r>
        <w:rPr>
          <w:rFonts w:eastAsia="Times New Roman" w:cs="Times New Roman"/>
          <w:color w:val="000000"/>
        </w:rPr>
        <w:t>BC, weight, food intake</w:t>
      </w:r>
    </w:p>
    <w:p w14:paraId="68FE4318" w14:textId="3F09ADDF" w:rsidR="005930A3" w:rsidRDefault="005930A3" w:rsidP="005930A3">
      <w:pPr>
        <w:pStyle w:val="ListParagraph"/>
        <w:numPr>
          <w:ilvl w:val="0"/>
          <w:numId w:val="2"/>
        </w:numPr>
        <w:rPr>
          <w:rFonts w:eastAsia="Times New Roman" w:cs="Times New Roman"/>
          <w:color w:val="000000"/>
        </w:rPr>
      </w:pPr>
      <w:r>
        <w:rPr>
          <w:rFonts w:eastAsia="Times New Roman" w:cs="Times New Roman"/>
          <w:color w:val="000000"/>
        </w:rPr>
        <w:t>Limiting litters</w:t>
      </w:r>
    </w:p>
    <w:p w14:paraId="716025B7" w14:textId="533F6C2F" w:rsidR="008616B5" w:rsidRDefault="00415B08" w:rsidP="008616B5">
      <w:pPr>
        <w:rPr>
          <w:rFonts w:eastAsia="Times New Roman" w:cs="Times New Roman"/>
          <w:color w:val="000000"/>
        </w:rPr>
      </w:pPr>
      <w:r>
        <w:rPr>
          <w:rFonts w:eastAsia="Times New Roman" w:cs="Times New Roman"/>
          <w:color w:val="000000"/>
        </w:rPr>
        <w:t xml:space="preserve">One </w:t>
      </w:r>
      <w:r w:rsidR="0045654F">
        <w:rPr>
          <w:rFonts w:eastAsia="Times New Roman" w:cs="Times New Roman"/>
          <w:color w:val="000000"/>
        </w:rPr>
        <w:t>existing</w:t>
      </w:r>
      <w:r>
        <w:rPr>
          <w:rFonts w:eastAsia="Times New Roman" w:cs="Times New Roman"/>
          <w:color w:val="000000"/>
        </w:rPr>
        <w:t xml:space="preserve"> study to evaluate TRF in developing animals discovered that TRF in the </w:t>
      </w:r>
      <w:r w:rsidR="0045654F">
        <w:rPr>
          <w:rFonts w:eastAsia="Times New Roman" w:cs="Times New Roman"/>
          <w:color w:val="000000"/>
        </w:rPr>
        <w:t>post weaning</w:t>
      </w:r>
      <w:r>
        <w:rPr>
          <w:rFonts w:eastAsia="Times New Roman" w:cs="Times New Roman"/>
          <w:color w:val="000000"/>
        </w:rPr>
        <w:t xml:space="preserve"> life, even when followed by 4 weeks of AL feeding, elicited severe metabolic dysfunction in mice</w:t>
      </w:r>
      <w:r w:rsidR="00FF6EFD">
        <w:rPr>
          <w:rFonts w:eastAsia="Times New Roman" w:cs="Times New Roman"/>
          <w:color w:val="000000"/>
        </w:rPr>
        <w:t xml:space="preserve"> </w:t>
      </w:r>
      <w:r>
        <w:rPr>
          <w:rFonts w:eastAsia="Times New Roman" w:cs="Times New Roman"/>
          <w:color w:val="000000"/>
        </w:rPr>
        <w:fldChar w:fldCharType="begin"/>
      </w:r>
      <w:r>
        <w:rPr>
          <w:rFonts w:eastAsia="Times New Roman" w:cs="Times New Roman"/>
          <w:color w:val="000000"/>
        </w:rPr>
        <w:instrText xml:space="preserve"> ADDIN ZOTERO_ITEM CSL_CITATION {"citationID":"jVvwfvsA","properties":{"formattedCitation":"(Hu et al., 2019)","plainCitation":"(Hu et al., 2019)","noteIndex":0},"citationItems":[{"id":114,"uris":["http://zotero.org/users/5073745/items/NPYUTKVA"],"uri":["http://zotero.org/users/5073745/items/NPYUTKVA"],"itemData":{"id":114,"type":"article-journal","title":"Time-restricted feeding causes irreversible metabolic disorders and gut microbiota shift in pediatric mice","container-title":"Pediatric Research","page":"518-526","volume":"85","issue":"4","source":"www.nature.com","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DOI":"10.1038/s41390-018-0156-z","ISSN":"1530-0447","journalAbbreviation":"Pediatr Res","language":"en","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schema":"https://github.com/citation-style-language/schema/raw/master/csl-citation.json"} </w:instrText>
      </w:r>
      <w:r>
        <w:rPr>
          <w:rFonts w:eastAsia="Times New Roman" w:cs="Times New Roman"/>
          <w:color w:val="000000"/>
        </w:rPr>
        <w:fldChar w:fldCharType="separate"/>
      </w:r>
      <w:r>
        <w:rPr>
          <w:rFonts w:eastAsia="Times New Roman" w:cs="Times New Roman"/>
          <w:noProof/>
          <w:color w:val="000000"/>
        </w:rPr>
        <w:t>(Hu et al., 2019)</w:t>
      </w:r>
      <w:r>
        <w:rPr>
          <w:rFonts w:eastAsia="Times New Roman" w:cs="Times New Roman"/>
          <w:color w:val="000000"/>
        </w:rPr>
        <w:fldChar w:fldCharType="end"/>
      </w:r>
      <w:r>
        <w:rPr>
          <w:rFonts w:eastAsia="Times New Roman" w:cs="Times New Roman"/>
          <w:color w:val="000000"/>
        </w:rPr>
        <w:t xml:space="preserve">. This was not improved by continued TRF feeding and manifested </w:t>
      </w:r>
      <w:r w:rsidR="00FF6EFD">
        <w:rPr>
          <w:rFonts w:eastAsia="Times New Roman" w:cs="Times New Roman"/>
          <w:color w:val="000000"/>
        </w:rPr>
        <w:t xml:space="preserve">despite being fed </w:t>
      </w:r>
      <w:r>
        <w:rPr>
          <w:rFonts w:eastAsia="Times New Roman" w:cs="Times New Roman"/>
          <w:color w:val="000000"/>
        </w:rPr>
        <w:t>a chow diet. The TRF animals d</w:t>
      </w:r>
      <w:r w:rsidR="00916B43">
        <w:rPr>
          <w:rFonts w:eastAsia="Times New Roman" w:cs="Times New Roman"/>
          <w:color w:val="000000"/>
        </w:rPr>
        <w:t>emonstrated hyperglycemia</w:t>
      </w:r>
      <w:r w:rsidR="00CD58DA">
        <w:rPr>
          <w:rFonts w:eastAsia="Times New Roman" w:cs="Times New Roman"/>
          <w:color w:val="000000"/>
        </w:rPr>
        <w:t xml:space="preserve">, </w:t>
      </w:r>
      <w:r>
        <w:rPr>
          <w:rFonts w:eastAsia="Times New Roman" w:cs="Times New Roman"/>
          <w:color w:val="000000"/>
        </w:rPr>
        <w:t>impaired liver function, reduced immune response, altered gut mic</w:t>
      </w:r>
      <w:r w:rsidR="00916B43">
        <w:rPr>
          <w:rFonts w:eastAsia="Times New Roman" w:cs="Times New Roman"/>
          <w:color w:val="000000"/>
        </w:rPr>
        <w:t>robiome, and delayed sexual matu</w:t>
      </w:r>
      <w:r>
        <w:rPr>
          <w:rFonts w:eastAsia="Times New Roman" w:cs="Times New Roman"/>
          <w:color w:val="000000"/>
        </w:rPr>
        <w:t>ration</w:t>
      </w:r>
      <w:r w:rsidR="00CD58DA">
        <w:rPr>
          <w:rFonts w:eastAsia="Times New Roman" w:cs="Times New Roman"/>
          <w:color w:val="000000"/>
        </w:rPr>
        <w:t xml:space="preserve"> </w:t>
      </w:r>
      <w:r>
        <w:rPr>
          <w:rFonts w:eastAsia="Times New Roman" w:cs="Times New Roman"/>
          <w:color w:val="000000"/>
        </w:rPr>
        <w:fldChar w:fldCharType="begin"/>
      </w:r>
      <w:r>
        <w:rPr>
          <w:rFonts w:eastAsia="Times New Roman" w:cs="Times New Roman"/>
          <w:color w:val="000000"/>
        </w:rPr>
        <w:instrText xml:space="preserve"> ADDIN ZOTERO_ITEM CSL_CITATION {"citationID":"iromGITd","properties":{"formattedCitation":"(Hu et al., 2019)","plainCitation":"(Hu et al., 2019)","noteIndex":0},"citationItems":[{"id":114,"uris":["http://zotero.org/users/5073745/items/NPYUTKVA"],"uri":["http://zotero.org/users/5073745/items/NPYUTKVA"],"itemData":{"id":114,"type":"article-journal","title":"Time-restricted feeding causes irreversible metabolic disorders and gut microbiota shift in pediatric mice","container-title":"Pediatric Research","page":"518-526","volume":"85","issue":"4","source":"www.nature.com","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DOI":"10.1038/s41390-018-0156-z","ISSN":"1530-0447","journalAbbreviation":"Pediatr Res","language":"en","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schema":"https://github.com/citation-style-language/schema/raw/master/csl-citation.json"} </w:instrText>
      </w:r>
      <w:r>
        <w:rPr>
          <w:rFonts w:eastAsia="Times New Roman" w:cs="Times New Roman"/>
          <w:color w:val="000000"/>
        </w:rPr>
        <w:fldChar w:fldCharType="separate"/>
      </w:r>
      <w:r>
        <w:rPr>
          <w:rFonts w:eastAsia="Times New Roman" w:cs="Times New Roman"/>
          <w:noProof/>
          <w:color w:val="000000"/>
        </w:rPr>
        <w:t>(Hu et al., 2019)</w:t>
      </w:r>
      <w:r>
        <w:rPr>
          <w:rFonts w:eastAsia="Times New Roman" w:cs="Times New Roman"/>
          <w:color w:val="000000"/>
        </w:rPr>
        <w:fldChar w:fldCharType="end"/>
      </w:r>
      <w:r>
        <w:rPr>
          <w:rFonts w:eastAsia="Times New Roman" w:cs="Times New Roman"/>
          <w:color w:val="000000"/>
        </w:rPr>
        <w:t xml:space="preserve">. </w:t>
      </w:r>
    </w:p>
    <w:p w14:paraId="49493F9E" w14:textId="1A1A5C74" w:rsidR="00502490" w:rsidRDefault="00502490" w:rsidP="008616B5">
      <w:pPr>
        <w:rPr>
          <w:rFonts w:eastAsia="Times New Roman" w:cs="Times New Roman"/>
          <w:color w:val="000000"/>
        </w:rPr>
      </w:pPr>
    </w:p>
    <w:p w14:paraId="7D60E6DA" w14:textId="2A04B08F" w:rsidR="005930A3" w:rsidRDefault="00196540" w:rsidP="00261C91">
      <w:pPr>
        <w:pStyle w:val="Heading2"/>
        <w:rPr>
          <w:rFonts w:eastAsia="Times New Roman"/>
        </w:rPr>
      </w:pPr>
      <w:r>
        <w:rPr>
          <w:rFonts w:eastAsia="Times New Roman"/>
        </w:rPr>
        <w:t xml:space="preserve">Specific aim </w:t>
      </w:r>
      <w:r w:rsidR="00B56F6C">
        <w:rPr>
          <w:rFonts w:eastAsia="Times New Roman"/>
        </w:rPr>
        <w:t>2.3</w:t>
      </w:r>
      <w:r w:rsidR="005930A3">
        <w:rPr>
          <w:rFonts w:eastAsia="Times New Roman"/>
        </w:rPr>
        <w:t xml:space="preserve"> </w:t>
      </w:r>
      <w:r w:rsidR="00922F96">
        <w:rPr>
          <w:rFonts w:eastAsia="Times New Roman"/>
        </w:rPr>
        <w:t xml:space="preserve">Will </w:t>
      </w:r>
      <w:r w:rsidR="00922F96">
        <w:t>gestational exposure to eTRF confer metabolic benefit</w:t>
      </w:r>
      <w:r w:rsidR="005930A3">
        <w:rPr>
          <w:rFonts w:eastAsia="Times New Roman"/>
        </w:rPr>
        <w:t xml:space="preserve"> </w:t>
      </w:r>
      <w:r w:rsidR="00922F96">
        <w:rPr>
          <w:rFonts w:eastAsia="Times New Roman"/>
        </w:rPr>
        <w:t>when challenged with a high fat diet?</w:t>
      </w:r>
    </w:p>
    <w:p w14:paraId="10F62247" w14:textId="57F692CE" w:rsidR="00B408CF" w:rsidRDefault="00581847" w:rsidP="00B408CF">
      <w:r>
        <w:t xml:space="preserve">Initiation of high fat diet feeding is consistent in the literature in creating the appropriate milieu to generate the metabolic syndrome in mice. </w:t>
      </w:r>
      <w:r w:rsidR="00A13B75">
        <w:t xml:space="preserve">Among the characteristics of the metabolic syndrome, are many </w:t>
      </w:r>
      <w:proofErr w:type="spellStart"/>
      <w:r w:rsidR="00A13B75">
        <w:t>indicidual</w:t>
      </w:r>
      <w:proofErr w:type="spellEnd"/>
      <w:r w:rsidR="00A13B75">
        <w:t xml:space="preserve"> organ shifts away from </w:t>
      </w:r>
      <w:proofErr w:type="spellStart"/>
      <w:r w:rsidR="00A13B75">
        <w:t>halthy</w:t>
      </w:r>
      <w:proofErr w:type="spellEnd"/>
      <w:r w:rsidR="00A13B75">
        <w:t xml:space="preserve"> tissue with good function. Such as increases in liver fat, leading to non-alcoholic fatty liver disease (NAFLD), Increases of adipose tissue, increases in blood lipids, insulin insensitivity, glucose intolerance, and higher insulin concentrations that healthy controls. </w:t>
      </w:r>
    </w:p>
    <w:p w14:paraId="5153549A" w14:textId="2B184823" w:rsidR="00B408CF" w:rsidRPr="00B408CF" w:rsidRDefault="00B408CF" w:rsidP="00B408CF">
      <w:pPr>
        <w:rPr>
          <w:u w:val="single"/>
        </w:rPr>
      </w:pPr>
      <w:r w:rsidRPr="00B408CF">
        <w:rPr>
          <w:u w:val="single"/>
        </w:rPr>
        <w:t>NAFLD</w:t>
      </w:r>
    </w:p>
    <w:p w14:paraId="2807491D" w14:textId="6045AAD4" w:rsidR="00B408CF" w:rsidRPr="00B408CF" w:rsidRDefault="00B408CF" w:rsidP="00B408CF">
      <w:pPr>
        <w:pStyle w:val="ListParagraph"/>
        <w:numPr>
          <w:ilvl w:val="0"/>
          <w:numId w:val="3"/>
        </w:numPr>
        <w:rPr>
          <w:rFonts w:eastAsia="Times New Roman" w:cs="Times New Roman"/>
          <w:color w:val="000000"/>
        </w:rPr>
      </w:pPr>
      <w:r>
        <w:rPr>
          <w:rFonts w:eastAsia="Times New Roman" w:cs="Times New Roman"/>
          <w:color w:val="000000"/>
        </w:rPr>
        <w:t xml:space="preserve">Some animal studies of TRF have demonstrated effects on indices of NAFLD. In general, </w:t>
      </w:r>
    </w:p>
    <w:p w14:paraId="63881308" w14:textId="4BA72667" w:rsidR="00B408CF" w:rsidRDefault="00B408CF" w:rsidP="00B408CF">
      <w:pPr>
        <w:pStyle w:val="ListParagraph"/>
        <w:ind w:left="0"/>
        <w:rPr>
          <w:rFonts w:eastAsia="Times New Roman" w:cs="Times New Roman"/>
          <w:color w:val="000000"/>
          <w:u w:val="single"/>
        </w:rPr>
      </w:pPr>
      <w:proofErr w:type="spellStart"/>
      <w:r w:rsidRPr="00B408CF">
        <w:rPr>
          <w:rFonts w:eastAsia="Times New Roman" w:cs="Times New Roman"/>
          <w:color w:val="000000"/>
          <w:u w:val="single"/>
        </w:rPr>
        <w:t>Triglyceridemia</w:t>
      </w:r>
      <w:proofErr w:type="spellEnd"/>
    </w:p>
    <w:p w14:paraId="506D9B17" w14:textId="418D4DC9" w:rsidR="00B408CF" w:rsidRDefault="00B408CF" w:rsidP="00B408CF">
      <w:pPr>
        <w:pStyle w:val="ListParagraph"/>
        <w:ind w:left="0"/>
        <w:rPr>
          <w:rFonts w:eastAsia="Times New Roman" w:cs="Times New Roman"/>
          <w:color w:val="000000"/>
          <w:u w:val="single"/>
        </w:rPr>
      </w:pPr>
      <w:r>
        <w:rPr>
          <w:rFonts w:eastAsia="Times New Roman" w:cs="Times New Roman"/>
          <w:color w:val="000000"/>
          <w:u w:val="single"/>
        </w:rPr>
        <w:t>Liver Fat</w:t>
      </w:r>
    </w:p>
    <w:p w14:paraId="7499EDF7" w14:textId="142F0675" w:rsidR="00B408CF" w:rsidRDefault="00B408CF" w:rsidP="00B408CF">
      <w:pPr>
        <w:pStyle w:val="ListParagraph"/>
        <w:ind w:left="0"/>
        <w:rPr>
          <w:rFonts w:eastAsia="Times New Roman" w:cs="Times New Roman"/>
          <w:color w:val="000000"/>
          <w:u w:val="single"/>
        </w:rPr>
      </w:pPr>
      <w:r>
        <w:rPr>
          <w:rFonts w:eastAsia="Times New Roman" w:cs="Times New Roman"/>
          <w:color w:val="000000"/>
          <w:u w:val="single"/>
        </w:rPr>
        <w:t>ITT</w:t>
      </w:r>
    </w:p>
    <w:p w14:paraId="6B176EFF" w14:textId="69577919" w:rsidR="00B408CF" w:rsidRDefault="00B408CF" w:rsidP="00B408CF">
      <w:pPr>
        <w:pStyle w:val="ListParagraph"/>
        <w:ind w:left="0"/>
        <w:rPr>
          <w:rFonts w:eastAsia="Times New Roman" w:cs="Times New Roman"/>
          <w:color w:val="000000"/>
          <w:u w:val="single"/>
        </w:rPr>
      </w:pPr>
      <w:r>
        <w:rPr>
          <w:rFonts w:eastAsia="Times New Roman" w:cs="Times New Roman"/>
          <w:color w:val="000000"/>
          <w:u w:val="single"/>
        </w:rPr>
        <w:t>GTT</w:t>
      </w:r>
    </w:p>
    <w:p w14:paraId="5BCDA333" w14:textId="5594E1CC" w:rsidR="00B408CF" w:rsidRPr="00B408CF" w:rsidRDefault="00B408CF" w:rsidP="00B408CF">
      <w:pPr>
        <w:pStyle w:val="ListParagraph"/>
        <w:ind w:left="0"/>
        <w:rPr>
          <w:rFonts w:eastAsia="Times New Roman" w:cs="Times New Roman"/>
          <w:color w:val="000000"/>
          <w:u w:val="single"/>
        </w:rPr>
      </w:pPr>
      <w:proofErr w:type="spellStart"/>
      <w:r>
        <w:rPr>
          <w:rFonts w:eastAsia="Times New Roman" w:cs="Times New Roman"/>
          <w:color w:val="000000"/>
          <w:u w:val="single"/>
        </w:rPr>
        <w:t>Insulinemia</w:t>
      </w:r>
      <w:proofErr w:type="spellEnd"/>
    </w:p>
    <w:p w14:paraId="55DE1C79" w14:textId="3A8CB38E" w:rsidR="005930A3" w:rsidRDefault="005930A3" w:rsidP="00B408CF">
      <w:pPr>
        <w:pStyle w:val="ListParagraph"/>
        <w:rPr>
          <w:rFonts w:eastAsia="Times New Roman" w:cs="Times New Roman"/>
          <w:color w:val="000000"/>
        </w:rPr>
      </w:pPr>
      <w:r>
        <w:rPr>
          <w:rFonts w:eastAsia="Times New Roman" w:cs="Times New Roman"/>
          <w:color w:val="000000"/>
        </w:rPr>
        <w:t>If D then why</w:t>
      </w:r>
    </w:p>
    <w:p w14:paraId="09B7B75F" w14:textId="424007DC" w:rsidR="004232B1" w:rsidRDefault="004232B1" w:rsidP="005930A3">
      <w:pPr>
        <w:pStyle w:val="ListParagraph"/>
        <w:numPr>
          <w:ilvl w:val="0"/>
          <w:numId w:val="3"/>
        </w:numPr>
        <w:rPr>
          <w:rFonts w:eastAsia="Times New Roman" w:cs="Times New Roman"/>
          <w:color w:val="000000"/>
        </w:rPr>
      </w:pPr>
      <w:r>
        <w:rPr>
          <w:rFonts w:eastAsia="Times New Roman" w:cs="Times New Roman"/>
          <w:color w:val="000000"/>
        </w:rPr>
        <w:lastRenderedPageBreak/>
        <w:t>I hypothesize that eTRF animals will have re</w:t>
      </w:r>
      <w:r w:rsidR="00916B43">
        <w:rPr>
          <w:rFonts w:eastAsia="Times New Roman" w:cs="Times New Roman"/>
          <w:color w:val="000000"/>
        </w:rPr>
        <w:t>sistance to DIO because ____. To</w:t>
      </w:r>
      <w:r>
        <w:rPr>
          <w:rFonts w:eastAsia="Times New Roman" w:cs="Times New Roman"/>
          <w:color w:val="000000"/>
        </w:rPr>
        <w:t xml:space="preserve"> test this, a</w:t>
      </w:r>
      <w:r w:rsidR="00916B43">
        <w:rPr>
          <w:rFonts w:eastAsia="Times New Roman" w:cs="Times New Roman"/>
          <w:color w:val="000000"/>
        </w:rPr>
        <w:t>t adulthood</w:t>
      </w:r>
      <w:r>
        <w:rPr>
          <w:rFonts w:eastAsia="Times New Roman" w:cs="Times New Roman"/>
          <w:color w:val="000000"/>
        </w:rPr>
        <w:t xml:space="preserve"> (70 days of age) all offspring will be switched to a 45% HFD. This diet treatment will remain for </w:t>
      </w:r>
      <w:r w:rsidR="00916B43">
        <w:rPr>
          <w:rFonts w:eastAsia="Times New Roman" w:cs="Times New Roman"/>
          <w:color w:val="000000"/>
        </w:rPr>
        <w:t>10-</w:t>
      </w:r>
      <w:r>
        <w:rPr>
          <w:rFonts w:eastAsia="Times New Roman" w:cs="Times New Roman"/>
          <w:color w:val="000000"/>
        </w:rPr>
        <w:t xml:space="preserve">12 weeks. Weekly measurements of body weight, fat mass, lean mass, and food intake will be assessed. </w:t>
      </w:r>
    </w:p>
    <w:p w14:paraId="37A14CEA" w14:textId="77777777" w:rsidR="00910F2E" w:rsidRDefault="00415B08" w:rsidP="005930A3">
      <w:pPr>
        <w:pStyle w:val="ListParagraph"/>
        <w:numPr>
          <w:ilvl w:val="0"/>
          <w:numId w:val="3"/>
        </w:numPr>
        <w:rPr>
          <w:rFonts w:eastAsia="Times New Roman" w:cs="Times New Roman"/>
          <w:color w:val="000000"/>
        </w:rPr>
      </w:pPr>
      <w:r>
        <w:rPr>
          <w:rFonts w:eastAsia="Times New Roman" w:cs="Times New Roman"/>
          <w:color w:val="000000"/>
        </w:rPr>
        <w:t xml:space="preserve">The hypothesis is that in response to </w:t>
      </w:r>
      <w:proofErr w:type="gramStart"/>
      <w:r>
        <w:rPr>
          <w:rFonts w:eastAsia="Times New Roman" w:cs="Times New Roman"/>
          <w:color w:val="000000"/>
        </w:rPr>
        <w:t>a</w:t>
      </w:r>
      <w:proofErr w:type="gramEnd"/>
      <w:r>
        <w:rPr>
          <w:rFonts w:eastAsia="Times New Roman" w:cs="Times New Roman"/>
          <w:color w:val="000000"/>
        </w:rPr>
        <w:t xml:space="preserve"> HFD, TRF exposed mice will be more resistant to diet induced obesity, manifesting as a lower body fat percentage. It is also entirely possible that HFD will be poorly received as it does not match the utero environment, making TRF exposed mice more likely to be hyperglycemic or fat. </w:t>
      </w:r>
    </w:p>
    <w:p w14:paraId="330AA02D" w14:textId="42107D42" w:rsidR="00415B08" w:rsidRDefault="00502490" w:rsidP="005930A3">
      <w:pPr>
        <w:pStyle w:val="ListParagraph"/>
        <w:numPr>
          <w:ilvl w:val="0"/>
          <w:numId w:val="3"/>
        </w:numPr>
        <w:rPr>
          <w:rFonts w:eastAsia="Times New Roman" w:cs="Times New Roman"/>
          <w:color w:val="000000"/>
        </w:rPr>
      </w:pPr>
      <w:r>
        <w:rPr>
          <w:rFonts w:eastAsia="Times New Roman" w:cs="Times New Roman"/>
          <w:color w:val="000000"/>
        </w:rPr>
        <w:t xml:space="preserve">WHY WOULD THEY BE RESISTANT TO </w:t>
      </w:r>
      <w:proofErr w:type="gramStart"/>
      <w:r>
        <w:rPr>
          <w:rFonts w:eastAsia="Times New Roman" w:cs="Times New Roman"/>
          <w:color w:val="000000"/>
        </w:rPr>
        <w:t>A</w:t>
      </w:r>
      <w:proofErr w:type="gramEnd"/>
      <w:r>
        <w:rPr>
          <w:rFonts w:eastAsia="Times New Roman" w:cs="Times New Roman"/>
          <w:color w:val="000000"/>
        </w:rPr>
        <w:t xml:space="preserve"> HFD?</w:t>
      </w:r>
    </w:p>
    <w:p w14:paraId="0DA21510" w14:textId="236A1768" w:rsidR="00910F2E" w:rsidRPr="00711AED" w:rsidRDefault="00910F2E" w:rsidP="00910F2E">
      <w:pPr>
        <w:pStyle w:val="ListParagraph"/>
        <w:numPr>
          <w:ilvl w:val="1"/>
          <w:numId w:val="3"/>
        </w:numPr>
        <w:rPr>
          <w:rFonts w:eastAsia="Times New Roman" w:cs="Times New Roman"/>
          <w:color w:val="000000"/>
        </w:rPr>
      </w:pPr>
      <w:r>
        <w:rPr>
          <w:rFonts w:eastAsia="Times New Roman" w:cs="Times New Roman"/>
          <w:color w:val="000000"/>
        </w:rPr>
        <w:t>It could be that because they had no exposure to this type of feeding/nutrient levels in the womb</w:t>
      </w:r>
      <w:r w:rsidR="00916B43">
        <w:rPr>
          <w:rFonts w:eastAsia="Times New Roman" w:cs="Times New Roman"/>
          <w:color w:val="000000"/>
        </w:rPr>
        <w:t>, that they are particularly susceptible to HFD-induced metabolic disease.</w:t>
      </w:r>
    </w:p>
    <w:p w14:paraId="44F7428C" w14:textId="232751D9" w:rsidR="005930A3" w:rsidRDefault="00196540" w:rsidP="00261C91">
      <w:pPr>
        <w:pStyle w:val="Heading2"/>
        <w:rPr>
          <w:rFonts w:eastAsia="Times New Roman"/>
        </w:rPr>
      </w:pPr>
      <w:r>
        <w:rPr>
          <w:rFonts w:eastAsia="Times New Roman"/>
        </w:rPr>
        <w:t xml:space="preserve">Specific aim </w:t>
      </w:r>
      <w:r w:rsidR="00942580">
        <w:rPr>
          <w:rFonts w:eastAsia="Times New Roman"/>
        </w:rPr>
        <w:t>2.4</w:t>
      </w:r>
      <w:r w:rsidR="005930A3">
        <w:rPr>
          <w:rFonts w:eastAsia="Times New Roman"/>
        </w:rPr>
        <w:t xml:space="preserve"> </w:t>
      </w:r>
      <w:r w:rsidR="00922F96">
        <w:rPr>
          <w:rFonts w:eastAsia="Times New Roman"/>
        </w:rPr>
        <w:t xml:space="preserve">Will </w:t>
      </w:r>
      <w:r w:rsidR="00922F96">
        <w:t xml:space="preserve">gestational exposure to eTRF improve </w:t>
      </w:r>
      <w:r w:rsidR="00922F96">
        <w:rPr>
          <w:rFonts w:eastAsia="Times New Roman"/>
        </w:rPr>
        <w:t>i</w:t>
      </w:r>
      <w:r w:rsidR="005930A3">
        <w:rPr>
          <w:rFonts w:eastAsia="Times New Roman"/>
        </w:rPr>
        <w:t>nsulin sensitivity</w:t>
      </w:r>
      <w:r w:rsidR="00922F96">
        <w:rPr>
          <w:rFonts w:eastAsia="Times New Roman"/>
        </w:rPr>
        <w:t xml:space="preserve"> and g</w:t>
      </w:r>
      <w:r w:rsidR="005930A3">
        <w:rPr>
          <w:rFonts w:eastAsia="Times New Roman"/>
        </w:rPr>
        <w:t>lycemia of offspring</w:t>
      </w:r>
      <w:r w:rsidR="00922F96">
        <w:rPr>
          <w:rFonts w:eastAsia="Times New Roman"/>
        </w:rPr>
        <w:t>?</w:t>
      </w:r>
    </w:p>
    <w:p w14:paraId="00A64A4B" w14:textId="2759CC50" w:rsidR="00910F2E" w:rsidRDefault="00260355" w:rsidP="00260355">
      <w:r>
        <w:t xml:space="preserve">The many studies in humans and in animals of TRF demonstrate a consistent propensity for improvement in insulin and glucose homeostasis. </w:t>
      </w:r>
      <w:r w:rsidR="00CD3BCA">
        <w:t xml:space="preserve">Notably, </w:t>
      </w:r>
      <w:r w:rsidR="00EF76EF">
        <w:t xml:space="preserve">three human studies noticed a reduction in glycemia </w:t>
      </w:r>
      <w:r w:rsidR="00EF76EF">
        <w:fldChar w:fldCharType="begin"/>
      </w:r>
      <w:r w:rsidR="00EF76EF">
        <w:instrText xml:space="preserve"> ADDIN ZOTERO_ITEM CSL_CITATION {"citationID":"jJ7kVc5L","properties":{"formattedCitation":"(Halberg et al., 2005; Jamshed et al., 2019; Moro et al., 2016)","plainCitation":"(Halberg et al., 2005; Jamshed et al., 2019; Moro et al., 2016)","noteIndex":0},"citationItems":[{"id":53,"uris":["http://zotero.org/users/5073745/items/2QM8589F"],"uri":["http://zotero.org/users/5073745/items/2QM8589F"],"itemData":{"id":53,"type":"article-journal","title":"Effect of intermittent fasting and refeeding on insulin action in healthy men","container-title":"Journal of Applied Physiology","page":"2128-2136","volume":"99","issue":"6","source":"www-physiology-org.proxy.lib.umich.edu (Atypon)","abstract":"Insulin resistance is currently a major health problem. This may be because of a marked decrease in daily physical activity during recent decades combined with constant food abundance. This lifestyle collides with our genome, which was most likely selected in the late Paleolithic era (50,000–10,000 BC) by criteria that favored survival in an environment characterized by fluctuations between periods of feast and famine. The theory of thrifty genes states that these fluctuations are required for optimal metabolic function. We mimicked the fluctuations in eight healthy young men [25.0 ± 0.1 yr (mean ± SE); body mass index: 25.7 ± 0.4 kg/m2] by subjecting them to intermittent fasting every second day for 20 h for 15 days. Euglycemic hyperinsulinemic (40 mU·min−1·m−2) clamps were performed before and after the intervention period. Subjects maintained body weight (86.4 ± 2.3 kg; coefficient of variation: 0.8 ± 0.1%). Plasma free fatty acid and β-hydroxybutyrate concentrations were 347 ± 18 and 0.06 ± 0.02 mM, respectively, after overnight fast but increased (P &lt; 0.05) to 423 ± 86 and 0.10 ± 0.04 mM after 20-h fasting, confirming that the subjects were fasting. Insulin-mediated whole body glucose uptake rates increased from 6.3 ± 0.6 to 7.3 ± 0.3 mg·kg−1·min−1 (P = 0.03), and insulin-induced inhibition of adipose tissue lipolysis was more prominent after than before the intervention (P = 0.05). After the 20-h fasting periods, plasma adiponectin was increased compared with the basal levels before and after the intervention (5,922 ± 991 vs. 3,860 ± 784 ng/ml, P = 0.02). This experiment is the first in humans to show that intermittent fasting increases insulin-mediated glucose uptake rates, and the findings are compatible with the thrifty gene concept.","DOI":"10.1152/japplphysiol.00683.2005","ISSN":"8750-7587","journalAbbreviation":"Journal of Applied Physiology","author":[{"family":"Halberg","given":"Nils"},{"family":"Henriksen","given":"Morten"},{"family":"Söderhamn","given":"Nathalie"},{"family":"Stallknecht","given":"Bente"},{"family":"Ploug","given":"Thorkil"},{"family":"Schjerling","given":"Peter"},{"family":"Dela","given":"Flemming"}],"issued":{"date-parts":[["2005",12,1]]}}},{"id":104,"uris":["http://zotero.org/users/5073745/items/VZMS82L6"],"uri":["http://zotero.org/users/5073745/items/VZMS82L6"],"itemData":{"id":104,"type":"article-journal","title":"Early Time-Restricted Feeding Improves 24-Hour Glucose Levels and Affects Markers of the Circadian Clock, Aging, and Autophagy in Humans","container-title":"Nutrients","page":"1234","volume":"11","issue":"6","source":"www.mdpi.com","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DOI":"10.3390/nu11061234","language":"en","author":[{"family":"Jamshed","given":"Humaira"},{"family":"Beyl","given":"Robbie A."},{"family":"Della Manna","given":"Deborah L."},{"family":"Yang","given":"Eddy S."},{"family":"Ravussin","given":"Eric"},{"family":"Peterson","given":"Courtney M."}],"issued":{"date-parts":[["2019",6]]}}},{"id":99,"uris":["http://zotero.org/users/5073745/items/W9LIWJCV"],"uri":["http://zotero.org/users/5073745/items/W9LIWJCV"],"itemData":{"id":99,"type":"article-journal","title":"Effects of eight weeks of time-restricted feeding (16/8) on basal metabolism, maximal strength, body composition, inflammation, and cardiovascular risk factors in resistance-trained males","container-title":"Journal of Translational Medicine","page":"290","volume":"14","issue":"1","source":"Springer Link","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DOI":"10.1186/s12967-016-1044-0","ISSN":"1479-5876","journalAbbreviation":"J Transl Med","language":"en","author":[{"family":"Moro","given":"Tatiana"},{"family":"Tinsley","given":"Grant"},{"family":"Bianco","given":"Antonino"},{"family":"Marcolin","given":"Giuseppe"},{"family":"Pacelli","given":"Quirico Francesco"},{"family":"Battaglia","given":"Giuseppe"},{"family":"Palma","given":"Antonio"},{"family":"Gentil","given":"Paulo"},{"family":"Neri","given":"Marco"},{"family":"Paoli","given":"Antonio"}],"issued":{"date-parts":[["2016",10,13]]}}}],"schema":"https://github.com/citation-style-language/schema/raw/master/csl-citation.json"} </w:instrText>
      </w:r>
      <w:r w:rsidR="00EF76EF">
        <w:fldChar w:fldCharType="separate"/>
      </w:r>
      <w:r w:rsidR="00EF76EF">
        <w:rPr>
          <w:noProof/>
        </w:rPr>
        <w:t>(Halberg et al., 2005; Jamshed et al., 2019; Moro et al., 2016)</w:t>
      </w:r>
      <w:r w:rsidR="00EF76EF">
        <w:fldChar w:fldCharType="end"/>
      </w:r>
      <w:r w:rsidR="00EF76EF">
        <w:t xml:space="preserve">; # of animal studies </w:t>
      </w:r>
      <w:r w:rsidR="00EF76EF">
        <w:fldChar w:fldCharType="begin"/>
      </w:r>
      <w:r w:rsidR="00EF76EF">
        <w:instrText xml:space="preserve"> ADDIN ZOTERO_ITEM CSL_CITATION {"citationID":"K9N5r00r","properties":{"formattedCitation":"(Liu et al., 2019)","plainCitation":"(Liu et al., 2019)","noteIndex":0},"citationItems":[{"id":64,"uris":["http://zotero.org/users/5073745/items/97JC579J"],"uri":["http://zotero.org/users/5073745/items/97JC579J"],"itemData":{"id":64,"type":"article-journal","title":"Intermittent Fasting Improves Glucose Tolerance and Promotes Adipose Tissue Remodeling in Male Mice Fed a High-Fat Diet","container-title":"Endocrinology","page":"169-180","volume":"160","issue":"1","source":"academic-oup-com.proxy.lib.umich.edu","abstract":"Abstract.  Obesity is associated with increased macrophage and extracellular matrix accumulation in adipose tissue, which can be partially reversed following we","DOI":"10.1210/en.2018-00701","ISSN":"0013-7227","journalAbbreviation":"Endocrinology","language":"en","author":[{"family":"Liu","given":"Bo"},{"family":"Page","given":"Amanda J."},{"family":"Hatzinikolas","given":"George"},{"family":"Chen","given":"Miaoxin"},{"family":"Wittert","given":"Gary A."},{"family":"Heilbronn","given":"Leonie K."}],"issued":{"date-parts":[["2019",1,1]]}}}],"schema":"https://github.com/citation-style-language/schema/raw/master/csl-citation.json"} </w:instrText>
      </w:r>
      <w:r w:rsidR="00EF76EF">
        <w:fldChar w:fldCharType="separate"/>
      </w:r>
      <w:r w:rsidR="00EF76EF">
        <w:rPr>
          <w:noProof/>
        </w:rPr>
        <w:t>(Liu et al., 2019)</w:t>
      </w:r>
      <w:r w:rsidR="00EF76EF">
        <w:fldChar w:fldCharType="end"/>
      </w:r>
      <w:r w:rsidR="00EF76EF">
        <w:t xml:space="preserve">, and 3 human studies demonstrated reductions in </w:t>
      </w:r>
      <w:proofErr w:type="spellStart"/>
      <w:r w:rsidR="00EF76EF">
        <w:t>insulinemia</w:t>
      </w:r>
      <w:proofErr w:type="spellEnd"/>
      <w:r w:rsidR="00EF76EF">
        <w:t xml:space="preserve"> </w:t>
      </w:r>
      <w:r w:rsidR="00EF76EF">
        <w:fldChar w:fldCharType="begin"/>
      </w:r>
      <w:r w:rsidR="00EF76EF">
        <w:instrText xml:space="preserve"> ADDIN ZOTERO_ITEM CSL_CITATION {"citationID":"9xATXV1F","properties":{"formattedCitation":"(Jamshed et al., 2019; Moro et al., 2016; Sutton et al., 2018)","plainCitation":"(Jamshed et al., 2019; Moro et al., 2016; Sutton et al., 2018)","noteIndex":0},"citationItems":[{"id":104,"uris":["http://zotero.org/users/5073745/items/VZMS82L6"],"uri":["http://zotero.org/users/5073745/items/VZMS82L6"],"itemData":{"id":104,"type":"article-journal","title":"Early Time-Restricted Feeding Improves 24-Hour Glucose Levels and Affects Markers of the Circadian Clock, Aging, and Autophagy in Humans","container-title":"Nutrients","page":"1234","volume":"11","issue":"6","source":"www.mdpi.com","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DOI":"10.3390/nu11061234","language":"en","author":[{"family":"Jamshed","given":"Humaira"},{"family":"Beyl","given":"Robbie A."},{"family":"Della Manna","given":"Deborah L."},{"family":"Yang","given":"Eddy S."},{"family":"Ravussin","given":"Eric"},{"family":"Peterson","given":"Courtney M."}],"issued":{"date-parts":[["2019",6]]}}},{"id":99,"uris":["http://zotero.org/users/5073745/items/W9LIWJCV"],"uri":["http://zotero.org/users/5073745/items/W9LIWJCV"],"itemData":{"id":99,"type":"article-journal","title":"Effects of eight weeks of time-restricted feeding (16/8) on basal metabolism, maximal strength, body composition, inflammation, and cardiovascular risk factors in resistance-trained males","container-title":"Journal of Translational Medicine","page":"290","volume":"14","issue":"1","source":"Springer Link","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DOI":"10.1186/s12967-016-1044-0","ISSN":"1479-5876","journalAbbreviation":"J Transl Med","language":"en","author":[{"family":"Moro","given":"Tatiana"},{"family":"Tinsley","given":"Grant"},{"family":"Bianco","given":"Antonino"},{"family":"Marcolin","given":"Giuseppe"},{"family":"Pacelli","given":"Quirico Francesco"},{"family":"Battaglia","given":"Giuseppe"},{"family":"Palma","given":"Antonio"},{"family":"Gentil","given":"Paulo"},{"family":"Neri","given":"Marco"},{"family":"Paoli","given":"Antonio"}],"issued":{"date-parts":[["2016",10,13]]}}},{"id":59,"uris":["http://zotero.org/users/5073745/items/BQ94UWAX"],"uri":["http://zotero.org/users/5073745/items/BQ94UWAX"],"itemData":{"id":59,"type":"article-journal","title":"Early Time-Restricted Feeding Improves Insulin Sensitivity, Blood Pressure, and Oxidative Stress Even without Weight Loss in Men with Prediabetes","container-title":"Cell Metabolism","page":"1212-1221.e3","volume":"27","issue":"6","source":"ScienceDirect","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DOI":"10.1016/j.cmet.2018.04.010","ISSN":"1550-4131","journalAbbreviation":"Cell Metabolism","author":[{"family":"Sutton","given":"Elizabeth F."},{"family":"Beyl","given":"Robbie"},{"family":"Early","given":"Kate S."},{"family":"Cefalu","given":"William T."},{"family":"Ravussin","given":"Eric"},{"family":"Peterson","given":"Courtney M."}],"issued":{"date-parts":[["2018",6,5]]}}}],"schema":"https://github.com/citation-style-language/schema/raw/master/csl-citation.json"} </w:instrText>
      </w:r>
      <w:r w:rsidR="00EF76EF">
        <w:fldChar w:fldCharType="separate"/>
      </w:r>
      <w:r w:rsidR="00EF76EF">
        <w:rPr>
          <w:noProof/>
        </w:rPr>
        <w:t>(Jamshed et al., 2019; Moro et al., 2016; Sutton et al., 2018)</w:t>
      </w:r>
      <w:r w:rsidR="00EF76EF">
        <w:fldChar w:fldCharType="end"/>
      </w:r>
      <w:r w:rsidR="00EF76EF">
        <w:t>and 3 in animal studies</w:t>
      </w:r>
      <w:r w:rsidR="00EF76EF">
        <w:fldChar w:fldCharType="begin"/>
      </w:r>
      <w:r w:rsidR="00EF76EF">
        <w:instrText xml:space="preserve"> ADDIN ZOTERO_ITEM CSL_CITATION {"citationID":"ZktN5ecl","properties":{"formattedCitation":"(Liu et al., 2019; Sherman et al., 2012; Woodie et al., 2018)","plainCitation":"(Liu et al., 2019; Sherman et al., 2012; Woodie et al., 2018)","noteIndex":0},"citationItems":[{"id":64,"uris":["http://zotero.org/users/5073745/items/97JC579J"],"uri":["http://zotero.org/users/5073745/items/97JC579J"],"itemData":{"id":64,"type":"article-journal","title":"Intermittent Fasting Improves Glucose Tolerance and Promotes Adipose Tissue Remodeling in Male Mice Fed a High-Fat Diet","container-title":"Endocrinology","page":"169-180","volume":"160","issue":"1","source":"academic-oup-com.proxy.lib.umich.edu","abstract":"Abstract.  Obesity is associated with increased macrophage and extracellular matrix accumulation in adipose tissue, which can be partially reversed following we","DOI":"10.1210/en.2018-00701","ISSN":"0013-7227","journalAbbreviation":"Endocrinology","language":"en","author":[{"family":"Liu","given":"Bo"},{"family":"Page","given":"Amanda J."},{"family":"Hatzinikolas","given":"George"},{"family":"Chen","given":"Miaoxin"},{"family":"Wittert","given":"Gary A."},{"family":"Heilbronn","given":"Leonie K."}],"issued":{"date-parts":[["2019",1,1]]}}},{"id":12,"uris":["http://zotero.org/users/5073745/items/P497KC7N"],"uri":["http://zotero.org/users/5073745/items/P497KC7N"],"itemData":{"id":12,"type":"article-journal","title":"Timed high-fat diet resets circadian metabolism and prevents obesity","container-title":"FASEB journal: official publication of the Federation of American Societies for Experimental Biology","page":"3493-3502","volume":"26","issue":"8","source":"PubMed","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DOI":"10.1096/fj.12-208868","ISSN":"1530-6860","note":"PMID: 22593546","journalAbbreviation":"FASEB J.","language":"eng","author":[{"family":"Sherman","given":"Hadas"},{"family":"Genzer","given":"Yoni"},{"family":"Cohen","given":"Rotem"},{"family":"Chapnik","given":"Nava"},{"family":"Madar","given":"Zecharia"},{"family":"Froy","given":"Oren"}],"issued":{"date-parts":[["2012",8]]}}},{"id":56,"uris":["http://zotero.org/users/5073745/items/BCTXN86S"],"uri":["http://zotero.org/users/5073745/items/BCTXN86S"],"itemData":{"id":56,"type":"article-journal","title":"Restricted feeding for 9h in the active period partially abrogates the detrimental metabolic effects of a Western diet with liquid sugar consumption in mice","container-title":"Metabolism","page":"1-13","volume":"82","source":"ScienceDirect","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DOI":"10.1016/j.metabol.2017.12.004","ISSN":"0026-0495","journalAbbreviation":"Metabolism","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EF76EF">
        <w:fldChar w:fldCharType="separate"/>
      </w:r>
      <w:r w:rsidR="00EF76EF">
        <w:rPr>
          <w:noProof/>
        </w:rPr>
        <w:t>(Liu et al., 2019; Sherman et al., 2012; Woodie et al., 2018)</w:t>
      </w:r>
      <w:r w:rsidR="00EF76EF">
        <w:fldChar w:fldCharType="end"/>
      </w:r>
      <w:r w:rsidR="00EF76EF">
        <w:t xml:space="preserve">. Evidence in animals is more consistent for reductions in insulin with no differences seen in glycemia. </w:t>
      </w:r>
      <w:r>
        <w:t xml:space="preserve">For this reason, I expect that offspring born to dams fed eTRF will </w:t>
      </w:r>
      <w:r w:rsidR="00EF76EF">
        <w:t>be more insulin sensitive but will have similar glucose levels as AL offsprin</w:t>
      </w:r>
      <w:r w:rsidR="00EC7771">
        <w:t>g</w:t>
      </w:r>
      <w:r>
        <w:t>. However, reduced insulin production, as is often seen in TRF papers, concomitant with the process of organogenesis of the metabolically active organs (pancreas, liver)</w:t>
      </w:r>
      <w:r w:rsidR="00CB4E9D">
        <w:t xml:space="preserve">. </w:t>
      </w:r>
    </w:p>
    <w:p w14:paraId="3AFFD29C" w14:textId="033F7155" w:rsidR="00EC7771" w:rsidRDefault="00EC7771" w:rsidP="00260355"/>
    <w:p w14:paraId="33EB885F" w14:textId="2D742A2A" w:rsidR="00EC7771" w:rsidRDefault="00EC7771" w:rsidP="00260355">
      <w:r>
        <w:t xml:space="preserve">One model of maternal nutrient restriction that is often used in </w:t>
      </w:r>
      <w:proofErr w:type="spellStart"/>
      <w:r>
        <w:t>DOHaD</w:t>
      </w:r>
      <w:proofErr w:type="spellEnd"/>
      <w:r>
        <w:t xml:space="preserve"> is a low-protein diet, as it is </w:t>
      </w:r>
      <w:proofErr w:type="spellStart"/>
      <w:r>
        <w:t>know</w:t>
      </w:r>
      <w:proofErr w:type="spellEnd"/>
      <w:r>
        <w:t xml:space="preserve"> to cause IUGR and alter offspring health (CITE). One such study found that both</w:t>
      </w:r>
      <w:r w:rsidR="00813D61">
        <w:t xml:space="preserve"> blood glucose and insulin secretion are elevated in adult rats whose mothers were protein restricted compared to protein-replete fed dams</w:t>
      </w:r>
      <w:r w:rsidR="00813D61">
        <w:fldChar w:fldCharType="begin"/>
      </w:r>
      <w:r w:rsidR="00813D61">
        <w:instrText xml:space="preserve"> ADDIN ZOTERO_ITEM CSL_CITATION {"citationID":"dxUb3MCk","properties":{"formattedCitation":"(Hales, Desai, Ozanne, &amp; Crowther, 1996)","plainCitation":"(Hales, Desai, Ozanne, &amp; Crowther, 1996)","noteIndex":0},"citationItems":[{"id":250,"uris":["http://zotero.org/users/5073745/items/R3YT5E7W"],"uri":["http://zotero.org/users/5073745/items/R3YT5E7W"],"itemData":{"id":250,"type":"article-journal","title":"Fishing in the Stream of Diabetes: From Measuring Insulin to the Control of Fetal Organogenesis","container-title":"Biochemical Society Transactions","page":"341-350","volume":"24","issue":"2","source":"DOI.org (Crossref)","DOI":"10.1042/bst0240341","ISSN":"0300-5127, 1470-8752","title-short":"Fishing in the Stream of Diabetes","language":"en","author":[{"family":"Hales","given":"C. N."},{"family":"Desai","given":"M."},{"family":"Ozanne","given":"S. E."},{"family":"Crowther","given":"N. J."}],"issued":{"date-parts":[["1996",5,1]]}}}],"schema":"https://github.com/citation-style-language/schema/raw/master/csl-citation.json"} </w:instrText>
      </w:r>
      <w:r w:rsidR="00813D61">
        <w:fldChar w:fldCharType="separate"/>
      </w:r>
      <w:r w:rsidR="00813D61">
        <w:rPr>
          <w:noProof/>
        </w:rPr>
        <w:t>(Hales, Desai, Ozanne, &amp; Crowther, 1996)</w:t>
      </w:r>
      <w:r w:rsidR="00813D61">
        <w:fldChar w:fldCharType="end"/>
      </w:r>
      <w:r w:rsidR="00813D61">
        <w:t xml:space="preserve">. Because insulin does not precipitously affect the fetus and is prevented from entering fetal circulation </w:t>
      </w:r>
      <w:r w:rsidR="00813D61">
        <w:fldChar w:fldCharType="begin"/>
      </w:r>
      <w:r w:rsidR="00813D61">
        <w:instrText xml:space="preserve"> ADDIN ZOTERO_ITEM CSL_CITATION {"citationID":"vIBPvl8W","properties":{"formattedCitation":"(Widness, Goldman, Susa, Oh, &amp; Schwartz, 1983)","plainCitation":"(Widness, Goldman, Susa, Oh, &amp; Schwartz, 1983)","noteIndex":0},"citationItems":[{"id":251,"uris":["http://zotero.org/users/5073745/items/YEQRGGQV"],"uri":["http://zotero.org/users/5073745/items/YEQRGGQV"],"itemData":{"id":251,"type":"article-journal","title":"Impermeability of the rat placenta to insulin during organogenesis","container-title":"Teratology","page":"327-332","volume":"28","issue":"3","source":"Wiley Online Library","abstract":"The cause of the embryopathy associated with diabetes mellitus is uncertain. To examine whether exogenously administered insulin may be teratogenic, tracer amounts of radiolabelled insulin were infused for two hours during organogenesis (day 12 1/2 of gestation) into three groups of pregnant rats: control (n = 8), diabetic (n = 5), and hyperinsulinemic (n = 4). For maternal plasma, no differences were found among the three study groups in the perecentage of the protein-precipitable (insulin-containing) radioactivity. Tissue radioactivities were expressed relative to the two-hour maternal plasma sample. Maternal kidney samples had the highest total and protein precipitable counts followed in descending order by the maternal plasma, maternal liver, placenta, and embryo. No differences in radioactivities were noted among the three study groups for specific tissues studied. Protein-precipitable radioactivities in the embryo were more than 100-fold less than the maternal plasma values. In 11 of the 17 litters, the acid-insoluble fractions of the embryos were not distinguishable from background counts, and none of the remaining six were greater than twice background. These studies demonstrate that during the period of organogenesis, the rat embryo is protected from maternal insulin by the placenta, and hence, maternal insulin in an unlikely teratogen.","DOI":"10.1002/tera.1420280304","ISSN":"1096-9926","language":"en","author":[{"family":"Widness","given":"John A."},{"family":"Goldman","given":"Allen S."},{"family":"Susa","given":"John B."},{"family":"Oh","given":"William"},{"family":"Schwartz","given":"Robert"}],"issued":{"date-parts":[["1983"]]}}}],"schema":"https://github.com/citation-style-language/schema/raw/master/csl-citation.json"} </w:instrText>
      </w:r>
      <w:r w:rsidR="00813D61">
        <w:fldChar w:fldCharType="separate"/>
      </w:r>
      <w:r w:rsidR="00813D61">
        <w:rPr>
          <w:noProof/>
        </w:rPr>
        <w:t>(Widness, Goldman, Susa, Oh, &amp; Schwartz, 1983)</w:t>
      </w:r>
      <w:r w:rsidR="00813D61">
        <w:fldChar w:fldCharType="end"/>
      </w:r>
      <w:r w:rsidR="00813D61">
        <w:t xml:space="preserve">, it is unlikely that insulin signaling affects the fetus </w:t>
      </w:r>
      <w:r w:rsidR="00813D61">
        <w:rPr>
          <w:i/>
        </w:rPr>
        <w:t>in utero.</w:t>
      </w:r>
      <w:r w:rsidR="00813D61">
        <w:t xml:space="preserve"> </w:t>
      </w:r>
      <w:proofErr w:type="gramStart"/>
      <w:r w:rsidR="00813D61">
        <w:t>Therefore</w:t>
      </w:r>
      <w:proofErr w:type="gramEnd"/>
      <w:r w:rsidR="00813D61">
        <w:t xml:space="preserve"> the transfer of glycemic health from mother to offspring may be more related to glycemia that can cross the placenta and enter fetal circulation. Furthermore, this may be mediated by Incretins, one such study found that in offspring whose mothers were diabetic during gestation demonstrated </w:t>
      </w:r>
      <w:r w:rsidR="00AE264B">
        <w:t xml:space="preserve">lower start GLP 1 and </w:t>
      </w:r>
      <w:r w:rsidR="00813D61">
        <w:t xml:space="preserve">reduced GLP 1 secretion </w:t>
      </w:r>
      <w:r w:rsidR="00AE264B">
        <w:t>as well as a more profound</w:t>
      </w:r>
      <w:r w:rsidR="00813D61">
        <w:t xml:space="preserve"> increas</w:t>
      </w:r>
      <w:r w:rsidR="00AE264B">
        <w:t>e in</w:t>
      </w:r>
      <w:r w:rsidR="00813D61">
        <w:t xml:space="preserve"> glucagon response to a</w:t>
      </w:r>
      <w:r w:rsidR="00AE264B">
        <w:t>n OGTT</w:t>
      </w:r>
      <w:r w:rsidR="00AE264B">
        <w:fldChar w:fldCharType="begin"/>
      </w:r>
      <w:r w:rsidR="00AE264B">
        <w:instrText xml:space="preserve"> ADDIN ZOTERO_ITEM CSL_CITATION {"citationID":"OLfoW0F1","properties":{"formattedCitation":"(Kelstrup et al., 2015)","plainCitation":"(Kelstrup et al., 2015)","noteIndex":0},"citationItems":[{"id":254,"uris":["http://zotero.org/users/5073745/items/LCSLVVK4"],"uri":["http://zotero.org/users/5073745/items/LCSLVVK4"],"itemData":{"id":254,"type":"article-journal","title":"Incretin and Glucagon Levels in Adult Offspring Exposed to Maternal Diabetes in Pregnancy","container-title":"The Journal of Clinical Endocrinology &amp; Metabolism","page":"1967-1975","volume":"100","issue":"5","source":"academic.oup.com","abstract":"AbstractContext:.  Fetal exposure to maternal diabetes is associated with increased risk of type 2 diabetes mellitus (T2DM) later in life. The pathogenesis of T","DOI":"10.1210/jc.2014-3978","ISSN":"0021-972X","journalAbbreviation":"J Clin Endocrinol Metab","language":"en","author":[{"family":"Kelstrup","given":"Louise"},{"family":"Clausen","given":"Tine D."},{"family":"Mathiesen","given":"Elisabeth R."},{"family":"Hansen","given":"Torben"},{"family":"Holst","given":"Jens J."},{"family":"Damm","given":"Peter"}],"issued":{"date-parts":[["2015",5,1]]}}}],"schema":"https://github.com/citation-style-language/schema/raw/master/csl-citation.json"} </w:instrText>
      </w:r>
      <w:r w:rsidR="00AE264B">
        <w:fldChar w:fldCharType="separate"/>
      </w:r>
      <w:r w:rsidR="00AE264B">
        <w:rPr>
          <w:noProof/>
        </w:rPr>
        <w:t>(Kelstrup et al., 2015)</w:t>
      </w:r>
      <w:r w:rsidR="00AE264B">
        <w:fldChar w:fldCharType="end"/>
      </w:r>
      <w:r w:rsidR="00AE264B">
        <w:t xml:space="preserve">. This could mean that offspring of dams who are more insulin sensitive may see the opposite effect, a glucose sensitization. </w:t>
      </w:r>
      <w:r w:rsidR="00C052CB">
        <w:t>In fact, GLP-1 is known to modulate adaptations of pancreatic beta cells to pregnancy</w:t>
      </w:r>
      <w:r w:rsidR="003B01B3">
        <w:t xml:space="preserve"> (READ BEFORE YOU CITE AND CAN IT EXERT EFFECTS IF IT DOESN”T CROSS PLACENTA/DOES IT?)</w:t>
      </w:r>
      <w:r w:rsidR="00C052CB">
        <w:t xml:space="preserve">. </w:t>
      </w:r>
      <w:r w:rsidR="00813D61">
        <w:t xml:space="preserve"> </w:t>
      </w:r>
    </w:p>
    <w:p w14:paraId="1D59A5F6" w14:textId="31FFA673" w:rsidR="00260355" w:rsidRPr="00260355" w:rsidRDefault="00910F2E" w:rsidP="00910F2E">
      <w:pPr>
        <w:pStyle w:val="ListParagraph"/>
        <w:numPr>
          <w:ilvl w:val="0"/>
          <w:numId w:val="6"/>
        </w:numPr>
      </w:pPr>
      <w:r>
        <w:t xml:space="preserve">Think about hormones/signals that are increased by fasting and look into the periods of </w:t>
      </w:r>
      <w:r w:rsidR="00CB4E9D">
        <w:t xml:space="preserve"> organogenesis---this has to ha</w:t>
      </w:r>
      <w:r>
        <w:t>ve</w:t>
      </w:r>
      <w:r w:rsidR="00CB4E9D">
        <w:t xml:space="preserve"> been done before.</w:t>
      </w:r>
    </w:p>
    <w:p w14:paraId="5CC0C09C" w14:textId="77777777" w:rsidR="005930A3" w:rsidRDefault="005930A3" w:rsidP="005930A3">
      <w:pPr>
        <w:pStyle w:val="ListParagraph"/>
        <w:numPr>
          <w:ilvl w:val="0"/>
          <w:numId w:val="4"/>
        </w:numPr>
        <w:rPr>
          <w:rFonts w:eastAsia="Times New Roman" w:cs="Times New Roman"/>
          <w:color w:val="000000"/>
        </w:rPr>
      </w:pPr>
      <w:r>
        <w:rPr>
          <w:rFonts w:eastAsia="Times New Roman" w:cs="Times New Roman"/>
          <w:color w:val="000000"/>
        </w:rPr>
        <w:t>ITT at NCD/HFD why not GTT</w:t>
      </w:r>
    </w:p>
    <w:p w14:paraId="69AA1303" w14:textId="77777777" w:rsidR="005930A3" w:rsidRDefault="005930A3" w:rsidP="005930A3">
      <w:pPr>
        <w:pStyle w:val="ListParagraph"/>
        <w:numPr>
          <w:ilvl w:val="0"/>
          <w:numId w:val="4"/>
        </w:numPr>
        <w:rPr>
          <w:rFonts w:eastAsia="Times New Roman" w:cs="Times New Roman"/>
          <w:color w:val="000000"/>
        </w:rPr>
      </w:pPr>
      <w:r>
        <w:rPr>
          <w:rFonts w:eastAsia="Times New Roman" w:cs="Times New Roman"/>
          <w:color w:val="000000"/>
        </w:rPr>
        <w:t xml:space="preserve">Why, </w:t>
      </w:r>
      <w:proofErr w:type="spellStart"/>
      <w:r>
        <w:rPr>
          <w:rFonts w:eastAsia="Times New Roman" w:cs="Times New Roman"/>
          <w:color w:val="000000"/>
        </w:rPr>
        <w:t>cond</w:t>
      </w:r>
      <w:proofErr w:type="spellEnd"/>
      <w:r>
        <w:rPr>
          <w:rFonts w:eastAsia="Times New Roman" w:cs="Times New Roman"/>
          <w:color w:val="000000"/>
        </w:rPr>
        <w:t>/ obesity</w:t>
      </w:r>
    </w:p>
    <w:p w14:paraId="3CA83AF9" w14:textId="1A22D48D" w:rsidR="005930A3" w:rsidRDefault="005930A3" w:rsidP="005930A3">
      <w:pPr>
        <w:pStyle w:val="ListParagraph"/>
        <w:numPr>
          <w:ilvl w:val="0"/>
          <w:numId w:val="4"/>
        </w:numPr>
        <w:rPr>
          <w:rFonts w:eastAsia="Times New Roman" w:cs="Times New Roman"/>
          <w:color w:val="000000"/>
        </w:rPr>
      </w:pPr>
      <w:r>
        <w:rPr>
          <w:rFonts w:eastAsia="Times New Roman" w:cs="Times New Roman"/>
          <w:color w:val="000000"/>
        </w:rPr>
        <w:t xml:space="preserve">Taking blood and tissues </w:t>
      </w:r>
    </w:p>
    <w:p w14:paraId="4540F7A5" w14:textId="279667EE" w:rsidR="006C5510" w:rsidRDefault="006C5510" w:rsidP="006C5510">
      <w:pPr>
        <w:pStyle w:val="ListParagraph"/>
        <w:numPr>
          <w:ilvl w:val="1"/>
          <w:numId w:val="4"/>
        </w:numPr>
        <w:rPr>
          <w:rFonts w:eastAsia="Times New Roman" w:cs="Times New Roman"/>
          <w:color w:val="000000"/>
        </w:rPr>
      </w:pPr>
      <w:r>
        <w:rPr>
          <w:rFonts w:eastAsia="Times New Roman" w:cs="Times New Roman"/>
          <w:color w:val="000000"/>
        </w:rPr>
        <w:t>fasted blood – insulin/glucose/gut signaling peptides</w:t>
      </w:r>
    </w:p>
    <w:p w14:paraId="3974A186" w14:textId="78A5D966" w:rsidR="006C5510" w:rsidRDefault="006C5510" w:rsidP="006C5510">
      <w:pPr>
        <w:pStyle w:val="ListParagraph"/>
        <w:numPr>
          <w:ilvl w:val="1"/>
          <w:numId w:val="4"/>
        </w:numPr>
        <w:rPr>
          <w:rFonts w:eastAsia="Times New Roman" w:cs="Times New Roman"/>
          <w:color w:val="000000"/>
        </w:rPr>
      </w:pPr>
      <w:r>
        <w:rPr>
          <w:rFonts w:eastAsia="Times New Roman" w:cs="Times New Roman"/>
          <w:color w:val="000000"/>
        </w:rPr>
        <w:lastRenderedPageBreak/>
        <w:t>Liver</w:t>
      </w:r>
    </w:p>
    <w:p w14:paraId="739CEACF" w14:textId="7BB3632E" w:rsidR="006C5510" w:rsidRDefault="00723AC1" w:rsidP="006C5510">
      <w:pPr>
        <w:pStyle w:val="ListParagraph"/>
        <w:numPr>
          <w:ilvl w:val="1"/>
          <w:numId w:val="4"/>
        </w:numPr>
        <w:rPr>
          <w:rFonts w:eastAsia="Times New Roman" w:cs="Times New Roman"/>
          <w:color w:val="000000"/>
        </w:rPr>
      </w:pPr>
      <w:proofErr w:type="spellStart"/>
      <w:r>
        <w:rPr>
          <w:rFonts w:eastAsia="Times New Roman" w:cs="Times New Roman"/>
          <w:color w:val="000000"/>
        </w:rPr>
        <w:t>iW</w:t>
      </w:r>
      <w:r w:rsidR="006C5510">
        <w:rPr>
          <w:rFonts w:eastAsia="Times New Roman" w:cs="Times New Roman"/>
          <w:color w:val="000000"/>
        </w:rPr>
        <w:t>at</w:t>
      </w:r>
      <w:proofErr w:type="spellEnd"/>
    </w:p>
    <w:p w14:paraId="7AE05827" w14:textId="4363A3E5" w:rsidR="006C5510" w:rsidRDefault="006C5510" w:rsidP="006C5510">
      <w:pPr>
        <w:pStyle w:val="ListParagraph"/>
        <w:numPr>
          <w:ilvl w:val="1"/>
          <w:numId w:val="4"/>
        </w:numPr>
        <w:rPr>
          <w:rFonts w:eastAsia="Times New Roman" w:cs="Times New Roman"/>
          <w:color w:val="000000"/>
        </w:rPr>
      </w:pPr>
      <w:proofErr w:type="spellStart"/>
      <w:r>
        <w:rPr>
          <w:rFonts w:eastAsia="Times New Roman" w:cs="Times New Roman"/>
          <w:color w:val="000000"/>
        </w:rPr>
        <w:t>Gwat</w:t>
      </w:r>
      <w:proofErr w:type="spellEnd"/>
    </w:p>
    <w:p w14:paraId="1CC3B8B5" w14:textId="5F8FB818" w:rsidR="006C5510" w:rsidRPr="00813D61" w:rsidRDefault="00813D61" w:rsidP="00813D61">
      <w:pPr>
        <w:pStyle w:val="ListParagraph"/>
        <w:numPr>
          <w:ilvl w:val="1"/>
          <w:numId w:val="4"/>
        </w:numPr>
        <w:rPr>
          <w:rFonts w:eastAsia="Times New Roman" w:cs="Times New Roman"/>
          <w:color w:val="000000"/>
        </w:rPr>
      </w:pPr>
      <w:r>
        <w:rPr>
          <w:rFonts w:eastAsia="Times New Roman" w:cs="Times New Roman"/>
          <w:color w:val="000000"/>
        </w:rPr>
        <w:t>Quad</w:t>
      </w:r>
    </w:p>
    <w:p w14:paraId="422DE61A" w14:textId="6A6BD14B" w:rsidR="00942580" w:rsidRDefault="00942580" w:rsidP="00942580">
      <w:pPr>
        <w:rPr>
          <w:rFonts w:eastAsia="Times New Roman" w:cs="Times New Roman"/>
          <w:color w:val="000000"/>
        </w:rPr>
      </w:pPr>
      <w:r>
        <w:rPr>
          <w:rFonts w:eastAsia="Times New Roman" w:cs="Times New Roman"/>
          <w:color w:val="000000"/>
        </w:rPr>
        <w:t>Specific aim 2.5 Mechanisms driving phenotype</w:t>
      </w:r>
    </w:p>
    <w:p w14:paraId="45490EE0" w14:textId="1D9992BC" w:rsidR="00942580" w:rsidRDefault="00723AC1" w:rsidP="00942580">
      <w:pPr>
        <w:rPr>
          <w:rFonts w:eastAsia="Times New Roman" w:cs="Times New Roman"/>
          <w:color w:val="000000"/>
        </w:rPr>
      </w:pPr>
      <w:r>
        <w:rPr>
          <w:rFonts w:eastAsia="Times New Roman" w:cs="Times New Roman"/>
          <w:color w:val="000000"/>
        </w:rPr>
        <w:t>Mechanisms evaluated</w:t>
      </w:r>
    </w:p>
    <w:p w14:paraId="279EED4C" w14:textId="1E84C73C" w:rsidR="0051463C" w:rsidRDefault="0051463C" w:rsidP="00942580">
      <w:pPr>
        <w:rPr>
          <w:rFonts w:eastAsia="Times New Roman" w:cs="Times New Roman"/>
          <w:color w:val="000000"/>
        </w:rPr>
      </w:pPr>
      <w:r>
        <w:rPr>
          <w:rFonts w:eastAsia="Times New Roman" w:cs="Times New Roman"/>
          <w:color w:val="000000"/>
        </w:rPr>
        <w:t xml:space="preserve">Maternal </w:t>
      </w:r>
      <w:proofErr w:type="spellStart"/>
      <w:r>
        <w:rPr>
          <w:rFonts w:eastAsia="Times New Roman" w:cs="Times New Roman"/>
          <w:color w:val="000000"/>
        </w:rPr>
        <w:t>insulinemia</w:t>
      </w:r>
      <w:proofErr w:type="spellEnd"/>
      <w:r>
        <w:rPr>
          <w:rFonts w:eastAsia="Times New Roman" w:cs="Times New Roman"/>
          <w:color w:val="000000"/>
        </w:rPr>
        <w:t>-&gt;beta cell proliferation in offspring</w:t>
      </w:r>
    </w:p>
    <w:p w14:paraId="66DC04D0" w14:textId="1EB52121" w:rsidR="0051463C" w:rsidRDefault="0051463C" w:rsidP="00942580">
      <w:pPr>
        <w:rPr>
          <w:rFonts w:eastAsia="Times New Roman" w:cs="Times New Roman"/>
          <w:color w:val="000000"/>
        </w:rPr>
      </w:pPr>
      <w:r>
        <w:rPr>
          <w:rFonts w:eastAsia="Times New Roman" w:cs="Times New Roman"/>
          <w:color w:val="000000"/>
        </w:rPr>
        <w:t>GLP1</w:t>
      </w:r>
    </w:p>
    <w:p w14:paraId="25C4B81F" w14:textId="77777777" w:rsidR="0051463C" w:rsidRPr="00942580" w:rsidRDefault="0051463C" w:rsidP="00942580">
      <w:pPr>
        <w:rPr>
          <w:rFonts w:eastAsia="Times New Roman" w:cs="Times New Roman"/>
          <w:color w:val="000000"/>
        </w:rPr>
      </w:pPr>
    </w:p>
    <w:p w14:paraId="5E6D2593" w14:textId="56F1B2C0" w:rsidR="00A80DD0" w:rsidRDefault="00A80DD0" w:rsidP="00A80DD0">
      <w:pPr>
        <w:rPr>
          <w:rFonts w:eastAsia="Times New Roman" w:cs="Times New Roman"/>
          <w:color w:val="000000"/>
        </w:rPr>
      </w:pPr>
    </w:p>
    <w:p w14:paraId="2A0ACC05" w14:textId="77777777" w:rsidR="00A80DD0" w:rsidRPr="009910C5" w:rsidRDefault="00A80DD0" w:rsidP="00A80DD0">
      <w:pPr>
        <w:rPr>
          <w:rFonts w:eastAsia="Times New Roman" w:cs="Times New Roman"/>
          <w:i/>
          <w:color w:val="000000"/>
          <w:u w:val="single"/>
        </w:rPr>
      </w:pPr>
      <w:r w:rsidRPr="009910C5">
        <w:rPr>
          <w:rFonts w:eastAsia="Times New Roman" w:cs="Times New Roman"/>
          <w:i/>
          <w:color w:val="000000"/>
          <w:u w:val="single"/>
        </w:rPr>
        <w:t>Potential pitfalls and alternative approaches</w:t>
      </w:r>
    </w:p>
    <w:p w14:paraId="7B419FB3" w14:textId="51F3E170" w:rsidR="00A80DD0" w:rsidRPr="00077860" w:rsidRDefault="00A80DD0" w:rsidP="00A80DD0">
      <w:pPr>
        <w:rPr>
          <w:rFonts w:eastAsia="Times New Roman" w:cs="Times New Roman"/>
          <w:color w:val="000000"/>
        </w:rPr>
      </w:pPr>
      <w:r>
        <w:rPr>
          <w:rFonts w:eastAsia="Times New Roman" w:cs="Times New Roman"/>
          <w:color w:val="000000"/>
        </w:rPr>
        <w:t xml:space="preserve">One of the most obvious concerns with a restrictive dietary intake for the gestational period is the development of intrauterine growth restriction (IUGR). One measure used in animal studies to determine if IUGR secondary to poor placentation has occurred is to measure the late term fetus to placenta ratio (FPR) CITE. Based on dams following this strategy in a previous study, pups at day E 18.5 who resulted from dams who were TRF HFD, there was a resolution in the placental insufficiency seen with AL HFD feeding; however, it is important to note that FPR was not </w:t>
      </w:r>
      <w:r w:rsidR="00DA5ED8">
        <w:rPr>
          <w:rFonts w:eastAsia="Times New Roman" w:cs="Times New Roman"/>
          <w:color w:val="000000"/>
        </w:rPr>
        <w:t xml:space="preserve">quite the same as AL-NCD fed controls </w:t>
      </w:r>
      <w:r w:rsidR="00DA5ED8">
        <w:rPr>
          <w:rFonts w:eastAsia="Times New Roman" w:cs="Times New Roman"/>
          <w:color w:val="000000"/>
        </w:rPr>
        <w:fldChar w:fldCharType="begin"/>
      </w:r>
      <w:r w:rsidR="00DA5ED8">
        <w:rPr>
          <w:rFonts w:eastAsia="Times New Roman" w:cs="Times New Roman"/>
          <w:color w:val="000000"/>
        </w:rPr>
        <w:instrText xml:space="preserve"> ADDIN ZOTERO_ITEM CSL_CITATION {"citationID":"107cfzga","properties":{"formattedCitation":"(Upadhyay et al., 2019)","plainCitation":"(Upadhyay et al., 2019)","noteIndex":0},"citationItems":[{"id":2,"uris":["http://zotero.org/users/5073745/items/EC9EJ9LI"],"uri":["http://zotero.org/users/5073745/items/EC9EJ9LI"],"itemData":{"id":2,"type":"article-journal","title":"Time-restricted feeding reduces high-fat diet associated placental inflammation and limits adverse effects on fetal organ development","container-title":"Biochemical and Biophysical Research Communications","page":"415-421","volume":"514","issue":"2","source":"ScienceDirect","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DOI":"10.1016/j.bbrc.2019.04.154","ISSN":"0006-291X","journalAbbreviation":"Biochemical and Biophysical Research Communications","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00DA5ED8">
        <w:rPr>
          <w:rFonts w:eastAsia="Times New Roman" w:cs="Times New Roman"/>
          <w:color w:val="000000"/>
        </w:rPr>
        <w:fldChar w:fldCharType="separate"/>
      </w:r>
      <w:r w:rsidR="00DA5ED8">
        <w:rPr>
          <w:rFonts w:eastAsia="Times New Roman" w:cs="Times New Roman"/>
          <w:noProof/>
          <w:color w:val="000000"/>
        </w:rPr>
        <w:t>(Upadhyay et al., 2019)</w:t>
      </w:r>
      <w:r w:rsidR="00DA5ED8">
        <w:rPr>
          <w:rFonts w:eastAsia="Times New Roman" w:cs="Times New Roman"/>
          <w:color w:val="000000"/>
        </w:rPr>
        <w:fldChar w:fldCharType="end"/>
      </w:r>
      <w:r w:rsidR="00DA5ED8">
        <w:rPr>
          <w:rFonts w:eastAsia="Times New Roman" w:cs="Times New Roman"/>
          <w:color w:val="000000"/>
        </w:rPr>
        <w:t xml:space="preserve">, </w:t>
      </w:r>
      <w:r>
        <w:rPr>
          <w:rFonts w:eastAsia="Times New Roman" w:cs="Times New Roman"/>
          <w:color w:val="000000"/>
        </w:rPr>
        <w:t>it may be that IUGR is not likely with TRF as long as caloric needs are met in the restricted feeding period.</w:t>
      </w:r>
      <w:r w:rsidR="00DA5ED8">
        <w:rPr>
          <w:rFonts w:eastAsia="Times New Roman" w:cs="Times New Roman"/>
          <w:color w:val="000000"/>
        </w:rPr>
        <w:t xml:space="preserve"> Furthermore, it was seen that lung development in the TRF-HFD group was more advanced than in AL-HFD group pups, meaning that development was more complete, despite a moderate phenotype of partially altered FPR. </w:t>
      </w:r>
      <w:r>
        <w:rPr>
          <w:rFonts w:eastAsia="Times New Roman" w:cs="Times New Roman"/>
          <w:color w:val="000000"/>
        </w:rPr>
        <w:t xml:space="preserve"> </w:t>
      </w:r>
      <w:commentRangeStart w:id="3"/>
      <w:r>
        <w:rPr>
          <w:rFonts w:eastAsia="Times New Roman" w:cs="Times New Roman"/>
          <w:color w:val="000000"/>
        </w:rPr>
        <w:t xml:space="preserve">If that measure isn’t appropriate, we could also make it more translatable by comparing birth weights of pups to other growth curves generated in the C57/B6J mouse </w:t>
      </w:r>
      <w:r>
        <w:rPr>
          <w:rFonts w:eastAsia="Times New Roman" w:cs="Times New Roman"/>
          <w:color w:val="000000"/>
        </w:rPr>
        <w:fldChar w:fldCharType="begin"/>
      </w:r>
      <w:r>
        <w:rPr>
          <w:rFonts w:eastAsia="Times New Roman" w:cs="Times New Roman"/>
          <w:color w:val="000000"/>
        </w:rPr>
        <w:instrText xml:space="preserve"> ADDIN ZOTERO_ITEM CSL_CITATION {"citationID":"ZaTcW8FD","properties":{"formattedCitation":"(Dilworth et al., 2011)","plainCitation":"(Dilworth et al., 2011)","noteIndex":0},"citationItems":[{"id":246,"uris":["http://zotero.org/users/5073745/items/7IIZ8WFT"],"uri":["http://zotero.org/users/5073745/items/7IIZ8WFT"],"itemData":{"id":246,"type":"article-journal","title":"Defining fetal growth restriction in mice: A standardized and clinically relevant approach","container-title":"Placenta","page":"914-916","volume":"32","issue":"11","source":"ScienceDirect","abstract":"The increasing number of mouse models of fetal growth restriction (FGR) make it crucial to standardize the way FGR is defined. By constructing growth curves in the placental-specific Igf2 knockout mouse (P0) it was demonstrated that 93% of P0 fetuses fell below the 5th centile of wild-type weights at E18.5, up from 44% at E16.5. This analysis, coupled with anthropomorphic measurements showing evidence of head sparing in P0 fetuses, allows clinical comparisons of FGR in mice through the use of clinically relevant growth curves. We suggest this as a standardized approach to defining FGR in mouse, and other animal models.","DOI":"10.1016/j.placenta.2011.08.007","ISSN":"0143-4004","title-short":"Defining fetal growth restriction in mice","journalAbbreviation":"Placenta","language":"en","author":[{"family":"Dilworth","given":"M. R."},{"family":"Kusinski","given":"L. C."},{"family":"Baker","given":"B. C."},{"family":"Renshall","given":"L. J."},{"family":"Greenwood","given":"S. L."},{"family":"Sibley","given":"C. P."},{"family":"Wareing","given":"M."}],"issued":{"date-parts":[["2011",11,1]]}}}],"schema":"https://github.com/citation-style-language/schema/raw/master/csl-citation.json"} </w:instrText>
      </w:r>
      <w:r>
        <w:rPr>
          <w:rFonts w:eastAsia="Times New Roman" w:cs="Times New Roman"/>
          <w:color w:val="000000"/>
        </w:rPr>
        <w:fldChar w:fldCharType="separate"/>
      </w:r>
      <w:r>
        <w:rPr>
          <w:rFonts w:eastAsia="Times New Roman" w:cs="Times New Roman"/>
          <w:noProof/>
          <w:color w:val="000000"/>
        </w:rPr>
        <w:t>(Dilworth et al., 2011)</w:t>
      </w:r>
      <w:r>
        <w:rPr>
          <w:rFonts w:eastAsia="Times New Roman" w:cs="Times New Roman"/>
          <w:color w:val="000000"/>
        </w:rPr>
        <w:fldChar w:fldCharType="end"/>
      </w:r>
      <w:r>
        <w:rPr>
          <w:rFonts w:eastAsia="Times New Roman" w:cs="Times New Roman"/>
          <w:color w:val="000000"/>
        </w:rPr>
        <w:t xml:space="preserve">. </w:t>
      </w:r>
      <w:commentRangeEnd w:id="3"/>
      <w:r>
        <w:rPr>
          <w:rStyle w:val="CommentReference"/>
        </w:rPr>
        <w:commentReference w:id="3"/>
      </w:r>
    </w:p>
    <w:p w14:paraId="1F988599" w14:textId="77777777" w:rsidR="00A80DD0" w:rsidRPr="00665DCD" w:rsidRDefault="00A80DD0" w:rsidP="00A80DD0">
      <w:pPr>
        <w:pStyle w:val="ListParagraph"/>
        <w:rPr>
          <w:rFonts w:eastAsia="Times New Roman" w:cs="Times New Roman"/>
          <w:color w:val="000000"/>
          <w:u w:val="single"/>
        </w:rPr>
      </w:pPr>
    </w:p>
    <w:p w14:paraId="394A03E4" w14:textId="76FECE00" w:rsidR="00A80DD0" w:rsidRPr="00665DCD" w:rsidRDefault="00A80DD0" w:rsidP="000679C9">
      <w:pPr>
        <w:pStyle w:val="ListParagraph"/>
        <w:ind w:left="0"/>
        <w:rPr>
          <w:rFonts w:eastAsia="Times New Roman" w:cs="Times New Roman"/>
          <w:color w:val="000000"/>
          <w:u w:val="single"/>
        </w:rPr>
      </w:pPr>
      <w:r w:rsidRPr="00665DCD">
        <w:rPr>
          <w:rFonts w:eastAsia="Times New Roman" w:cs="Times New Roman"/>
          <w:color w:val="000000"/>
          <w:u w:val="single"/>
        </w:rPr>
        <w:t>Poor lactation/maternal attentiveness</w:t>
      </w:r>
    </w:p>
    <w:p w14:paraId="2831C9C4" w14:textId="12D973C2" w:rsidR="00DA5ED8" w:rsidRPr="00542FE1" w:rsidRDefault="0013118E" w:rsidP="000679C9">
      <w:pPr>
        <w:pStyle w:val="ListParagraph"/>
        <w:ind w:left="0"/>
        <w:rPr>
          <w:rFonts w:eastAsia="Times New Roman" w:cs="Times New Roman"/>
          <w:color w:val="000000"/>
        </w:rPr>
      </w:pPr>
      <w:r>
        <w:rPr>
          <w:rFonts w:eastAsia="Times New Roman" w:cs="Times New Roman"/>
          <w:color w:val="000000"/>
        </w:rPr>
        <w:t>One unintentional conseque</w:t>
      </w:r>
      <w:r w:rsidR="005E1554">
        <w:rPr>
          <w:rFonts w:eastAsia="Times New Roman" w:cs="Times New Roman"/>
          <w:color w:val="000000"/>
        </w:rPr>
        <w:t>nce</w:t>
      </w:r>
      <w:r>
        <w:rPr>
          <w:rFonts w:eastAsia="Times New Roman" w:cs="Times New Roman"/>
          <w:color w:val="000000"/>
        </w:rPr>
        <w:t xml:space="preserve"> of altering maternal feeding strategy could be that stress would affect maternal attentiveness or lactation. </w:t>
      </w:r>
      <w:r w:rsidR="00DA5ED8">
        <w:rPr>
          <w:rFonts w:eastAsia="Times New Roman" w:cs="Times New Roman"/>
          <w:color w:val="000000"/>
        </w:rPr>
        <w:t xml:space="preserve">These effects are difficult to gauge, as most studies that evaluate stressors from diet or the psychosocial atmosphere also continue that stressor during lactation. This study does not plan to do so, in order to be able to tell if an offspring phenotype that is generated is directly related to </w:t>
      </w:r>
      <w:r>
        <w:rPr>
          <w:rFonts w:eastAsia="Times New Roman" w:cs="Times New Roman"/>
          <w:color w:val="000000"/>
        </w:rPr>
        <w:t xml:space="preserve">the gestational exposure alone. </w:t>
      </w:r>
      <w:r w:rsidR="00FE17F6">
        <w:rPr>
          <w:rFonts w:eastAsia="Times New Roman" w:cs="Times New Roman"/>
          <w:color w:val="000000"/>
        </w:rPr>
        <w:t>One such way to determine in lactation is affected, is to determine maternal milk production in relation to fetal suckling</w:t>
      </w:r>
      <w:r w:rsidR="003C700A">
        <w:rPr>
          <w:rFonts w:eastAsia="Times New Roman" w:cs="Times New Roman"/>
          <w:color w:val="000000"/>
        </w:rPr>
        <w:t xml:space="preserve"> </w:t>
      </w:r>
      <w:r w:rsidR="003C700A" w:rsidRPr="003C700A">
        <w:rPr>
          <w:rFonts w:eastAsia="Times New Roman" w:cs="Times New Roman"/>
          <w:color w:val="000000"/>
        </w:rPr>
        <w:fldChar w:fldCharType="begin"/>
      </w:r>
      <w:r w:rsidR="003C700A" w:rsidRPr="003C700A">
        <w:rPr>
          <w:rFonts w:eastAsia="Times New Roman" w:cs="Times New Roman"/>
          <w:color w:val="000000"/>
        </w:rPr>
        <w:instrText xml:space="preserve"> ADDIN ZOTERO_ITEM CSL_CITATION {"citationID":"a1l3f74085p","properties":{"formattedCitation":"\\uldash{(Boston, Bleck, Conroy, Wheeler, &amp; Miller, 2001)}","plainCitation":"(Boston, Bleck, Conroy, Wheeler, &amp; Miller, 2001)","noteIndex":0},"citationItems":[{"id":258,"uris":["http://zotero.org/users/5073745/items/X6KF8W8Y"],"uri":["http://zotero.org/users/5073745/items/X6KF8W8Y"],"itemData":{"id":258,"type":"article-journal","title":"Short Communication: Effects of Increased Expression of α-Lactalbumin In Transgenic Mice on Milk Yield and Pup Growth","container-title":"Journal of Dairy Science","page":"620-622","volume":"84","issue":"3","source":"DOI.org (Crossref)","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ﬁcantly) in transgenic mice (P = 0.11). These results suggest that augmenting α-lactalbumin expression in the dam increases the growth of suckling offspring.","DOI":"10.3168/jds.S0022-0302(01)74516-X","ISSN":"00220302","title-short":"Short Communication","journalAbbreviation":"Journal of Dairy Science","language":"en","author":[{"family":"Boston","given":"W.S."},{"family":"Bleck","given":"G.T."},{"family":"Conroy","given":"J.C."},{"family":"Wheeler","given":"M.B."},{"family":"Miller","given":"D.J."}],"issued":{"date-parts":[["2001",3]]}}}],"schema":"https://github.com/citation-style-language/schema/raw/master/csl-citation.json"} </w:instrText>
      </w:r>
      <w:r w:rsidR="003C700A" w:rsidRPr="003C700A">
        <w:rPr>
          <w:rFonts w:eastAsia="Times New Roman" w:cs="Times New Roman"/>
          <w:color w:val="000000"/>
        </w:rPr>
        <w:fldChar w:fldCharType="separate"/>
      </w:r>
      <w:r w:rsidR="003C700A" w:rsidRPr="003C700A">
        <w:rPr>
          <w:rFonts w:cs="Times New Roman"/>
          <w:color w:val="000000"/>
        </w:rPr>
        <w:t xml:space="preserve">(Boston, </w:t>
      </w:r>
      <w:proofErr w:type="spellStart"/>
      <w:r w:rsidR="003C700A" w:rsidRPr="003C700A">
        <w:rPr>
          <w:rFonts w:cs="Times New Roman"/>
          <w:color w:val="000000"/>
        </w:rPr>
        <w:t>Bleck</w:t>
      </w:r>
      <w:proofErr w:type="spellEnd"/>
      <w:r w:rsidR="003C700A" w:rsidRPr="003C700A">
        <w:rPr>
          <w:rFonts w:cs="Times New Roman"/>
          <w:color w:val="000000"/>
        </w:rPr>
        <w:t>, Conroy, Wheeler, &amp; Miller, 2001)</w:t>
      </w:r>
      <w:r w:rsidR="003C700A" w:rsidRPr="003C700A">
        <w:rPr>
          <w:rFonts w:eastAsia="Times New Roman" w:cs="Times New Roman"/>
          <w:color w:val="000000"/>
        </w:rPr>
        <w:fldChar w:fldCharType="end"/>
      </w:r>
      <w:r w:rsidR="003C700A" w:rsidRPr="003C700A">
        <w:rPr>
          <w:rFonts w:eastAsia="Times New Roman" w:cs="Times New Roman"/>
          <w:color w:val="000000"/>
        </w:rPr>
        <w:t>.</w:t>
      </w:r>
      <w:r w:rsidR="003C700A">
        <w:rPr>
          <w:rFonts w:eastAsia="Times New Roman" w:cs="Times New Roman"/>
          <w:color w:val="000000"/>
        </w:rPr>
        <w:t xml:space="preserve"> </w:t>
      </w:r>
      <w:r w:rsidR="00FE17F6">
        <w:rPr>
          <w:rFonts w:eastAsia="Times New Roman" w:cs="Times New Roman"/>
          <w:color w:val="000000"/>
        </w:rPr>
        <w:t>This has been done before by our group and was able to detect</w:t>
      </w:r>
      <w:r w:rsidR="003C700A">
        <w:rPr>
          <w:rFonts w:eastAsia="Times New Roman" w:cs="Times New Roman"/>
          <w:color w:val="000000"/>
        </w:rPr>
        <w:t xml:space="preserve"> lower weight gained from nursing in TSC-KO pups (Unpublished data, </w:t>
      </w:r>
      <w:proofErr w:type="spellStart"/>
      <w:r w:rsidR="003C700A">
        <w:rPr>
          <w:rFonts w:eastAsia="Times New Roman" w:cs="Times New Roman"/>
          <w:color w:val="000000"/>
        </w:rPr>
        <w:t>Noura</w:t>
      </w:r>
      <w:proofErr w:type="spellEnd"/>
      <w:r w:rsidR="003C700A">
        <w:rPr>
          <w:rFonts w:eastAsia="Times New Roman" w:cs="Times New Roman"/>
          <w:color w:val="000000"/>
        </w:rPr>
        <w:t xml:space="preserve"> El </w:t>
      </w:r>
      <w:proofErr w:type="spellStart"/>
      <w:r w:rsidR="003C700A">
        <w:rPr>
          <w:rFonts w:eastAsia="Times New Roman" w:cs="Times New Roman"/>
          <w:color w:val="000000"/>
        </w:rPr>
        <w:t>Habbal</w:t>
      </w:r>
      <w:proofErr w:type="spellEnd"/>
      <w:r w:rsidR="003C700A">
        <w:rPr>
          <w:rFonts w:eastAsia="Times New Roman" w:cs="Times New Roman"/>
          <w:color w:val="000000"/>
        </w:rPr>
        <w:t xml:space="preserve">, 2019) </w:t>
      </w:r>
      <w:r w:rsidR="00FE17F6">
        <w:rPr>
          <w:rFonts w:eastAsia="Times New Roman" w:cs="Times New Roman"/>
          <w:color w:val="000000"/>
        </w:rPr>
        <w:t xml:space="preserve">. </w:t>
      </w:r>
    </w:p>
    <w:p w14:paraId="67841C57" w14:textId="77777777" w:rsidR="00A80DD0" w:rsidRPr="00665DCD" w:rsidRDefault="00A80DD0" w:rsidP="000679C9">
      <w:pPr>
        <w:rPr>
          <w:rFonts w:eastAsia="Times New Roman" w:cs="Times New Roman"/>
          <w:color w:val="000000"/>
          <w:u w:val="single"/>
        </w:rPr>
      </w:pPr>
      <w:r w:rsidRPr="00665DCD">
        <w:rPr>
          <w:rFonts w:eastAsia="Times New Roman" w:cs="Times New Roman"/>
          <w:color w:val="000000"/>
          <w:u w:val="single"/>
        </w:rPr>
        <w:t>Sex diff</w:t>
      </w:r>
    </w:p>
    <w:p w14:paraId="52401FA1" w14:textId="4EB0D527" w:rsidR="00A80DD0" w:rsidRPr="00665DCD" w:rsidRDefault="00A80DD0" w:rsidP="000679C9">
      <w:pPr>
        <w:rPr>
          <w:rFonts w:eastAsia="Times New Roman" w:cs="Times New Roman"/>
          <w:color w:val="000000"/>
        </w:rPr>
      </w:pPr>
      <w:r w:rsidRPr="00665DCD">
        <w:rPr>
          <w:rFonts w:eastAsia="Times New Roman" w:cs="Times New Roman"/>
          <w:color w:val="000000"/>
        </w:rPr>
        <w:t xml:space="preserve">One possible pitfall could be that variation in the early post-natal period could have sex-specific effects for birth weight or survival. Sexual dimorphism, as early as </w:t>
      </w:r>
      <w:r w:rsidRPr="00665DCD">
        <w:rPr>
          <w:rFonts w:eastAsia="Times New Roman" w:cs="Times New Roman"/>
          <w:i/>
          <w:color w:val="000000"/>
        </w:rPr>
        <w:t>in utero</w:t>
      </w:r>
      <w:r w:rsidRPr="00665DCD">
        <w:rPr>
          <w:rFonts w:eastAsia="Times New Roman" w:cs="Times New Roman"/>
          <w:color w:val="000000"/>
        </w:rPr>
        <w:t xml:space="preserve"> is known to exist in mouse species. This has been contributed to differences such as placental differences between male and female fetuses. Furthermore effects of maternal undernutrition has also demonstrated sex-specific phenotypes (</w:t>
      </w:r>
      <w:r w:rsidRPr="00665DCD">
        <w:rPr>
          <w:rFonts w:eastAsia="Times New Roman" w:cs="Times New Roman"/>
          <w:color w:val="000000"/>
          <w:highlight w:val="yellow"/>
        </w:rPr>
        <w:t>exampl</w:t>
      </w:r>
      <w:r w:rsidRPr="00665DCD">
        <w:rPr>
          <w:rFonts w:eastAsia="Times New Roman" w:cs="Times New Roman"/>
          <w:color w:val="000000"/>
        </w:rPr>
        <w:t>e)</w:t>
      </w:r>
      <w:r w:rsidRPr="00665DCD">
        <w:rPr>
          <w:rFonts w:eastAsia="Times New Roman" w:cs="Times New Roman"/>
          <w:color w:val="000000"/>
        </w:rPr>
        <w:fldChar w:fldCharType="begin"/>
      </w:r>
      <w:r w:rsidRPr="00665DCD">
        <w:rPr>
          <w:rFonts w:eastAsia="Times New Roman" w:cs="Times New Roman"/>
          <w:color w:val="000000"/>
        </w:rPr>
        <w:instrText xml:space="preserve"> ADDIN ZOTERO_ITEM CSL_CITATION {"citationID":"qiSmKRDu","properties":{"formattedCitation":"(Gabory, Roseboom, Moore, Moore, &amp; Junien, 2013)","plainCitation":"(Gabory, Roseboom, Moore, Moore, &amp; Junien, 2013)","noteIndex":0},"citationItems":[{"id":241,"uris":["http://zotero.org/users/5073745/items/HAKD6U5M"],"uri":["http://zotero.org/users/5073745/items/HAKD6U5M"],"itemData":{"id":241,"type":"article-journal","title":"Placental contribution to the origins of sexual dimorphism in health and diseases: sex chromosomes and epigenetics","container-title":"Biology of Sex Differences","page":"5","volume":"4","issue":"1","source":"Springer Link","abstract":"Sex differences occur in most non-communicable diseases, including metabolic diseases, hypertension, cardiovascular disease, psychiatric and neurological disorders and cancer. In many cases, the susceptibility to these diseases begins early in development. The observed differences between the sexes may result from genetic and hormonal differences and from differences in responses to and interactions with environmental factors, including infection, diet, drugs and stress. The placenta plays a key role in fetal growth and development and, as such, affects the fetal programming underlying subsequent adult health and accounts, in part for the developmental origin of health and disease (DOHaD). There is accumulating evidence to demonstrate the sex-specific relationships between diverse environmental influences on placental functions and the risk of disease later in life. As one of the few tissues easily collectable in humans, this organ may therefore be seen as an ideal system for studying how male and female placenta sense nutritional and other stresses, such as endocrine disruptors. Sex-specific regulatory pathways controlling sexually dimorphic characteristics in the various organs and the consequences of lifelong differences in sex hormone expression largely account for such responses. However, sex-specific changes in epigenetic marks are generated early after fertilization, thus before adrenal and gonad differentiation in the absence of sex hormones and in response to environmental conditions. Given the abundance of X-linked genes involved in placentogenesis, and the early unequal gene expression by the sex chromosomes between males and females, the role of X- and Y-chromosome-linked genes, and especially those involved in the peculiar placenta-specific epigenetics processes, giving rise to the unusual placenta epigenetic landscapes deserve particular attention. However, even with recent developments in this field, we still know little about the mechanisms underlying the early sex-specific epigenetic marks resulting in sex-biased gene expression of pathways and networks. As a critical messenger between the maternal environment and the fetus, the placenta may play a key role not only in buffering environmental effects transmitted by the mother but also in expressing and modulating effects due to preconceptional exposure of both the mother and the father to stressful conditions.","DOI":"10.1186/2042-6410-4-5","ISSN":"2042-6410","title-short":"Placental contribution to the origins of sexual dimorphism in health and diseases","journalAbbreviation":"Biol Sex Differ","language":"en","author":[{"family":"Gabory","given":"Anne"},{"family":"Roseboom","given":"Tessa J."},{"family":"Moore","given":"Tom"},{"family":"Moore","given":"Lorna G."},{"family":"Junien","given":"Claudine"}],"issued":{"date-parts":[["2013",3,21]]}}}],"schema":"https://github.com/citation-style-language/schema/raw/master/csl-citation.json"} </w:instrText>
      </w:r>
      <w:r w:rsidRPr="00665DCD">
        <w:rPr>
          <w:rFonts w:eastAsia="Times New Roman" w:cs="Times New Roman"/>
          <w:color w:val="000000"/>
        </w:rPr>
        <w:fldChar w:fldCharType="separate"/>
      </w:r>
      <w:r w:rsidRPr="00665DCD">
        <w:rPr>
          <w:rFonts w:eastAsia="Times New Roman" w:cs="Times New Roman"/>
          <w:noProof/>
          <w:color w:val="000000"/>
        </w:rPr>
        <w:t>(Gabory, Roseboom, Moore, Moore, &amp; Junien, 2013)</w:t>
      </w:r>
      <w:r w:rsidRPr="00665DCD">
        <w:rPr>
          <w:rFonts w:eastAsia="Times New Roman" w:cs="Times New Roman"/>
          <w:color w:val="000000"/>
        </w:rPr>
        <w:fldChar w:fldCharType="end"/>
      </w:r>
      <w:r w:rsidRPr="00665DCD">
        <w:rPr>
          <w:rFonts w:eastAsia="Times New Roman" w:cs="Times New Roman"/>
          <w:color w:val="000000"/>
        </w:rPr>
        <w:t xml:space="preserve">. If this is the case, we can account for this by genotyping the nascent offspring for Sex-determining Region Y (SRY), indicating male sex </w:t>
      </w:r>
      <w:r w:rsidRPr="00665DCD">
        <w:rPr>
          <w:rFonts w:eastAsia="Times New Roman" w:cs="Times New Roman"/>
          <w:color w:val="000000"/>
        </w:rPr>
        <w:fldChar w:fldCharType="begin"/>
      </w:r>
      <w:r w:rsidR="00DA5ED8" w:rsidRPr="00665DCD">
        <w:rPr>
          <w:rFonts w:eastAsia="Times New Roman" w:cs="Times New Roman"/>
          <w:color w:val="000000"/>
        </w:rPr>
        <w:instrText xml:space="preserve"> ADDIN ZOTERO_ITEM CSL_CITATION {"citationID":"qb0kMuTJ","properties":{"formattedCitation":"(Larney, Bailey, &amp; Koopman, 2014)","plainCitation":"(Larney, Bailey, &amp; Koopman, 2014)","noteIndex":0},"citationItems":[{"id":130,"uris":["http://zotero.org/users/5073745/items/5CLHTRT3"],"uri":["http://zotero.org/users/5073745/items/5CLHTRT3"],"itemData":{"id":130,"type":"article-journal","title":"Switching on sex: transcriptional regulation of the testis-determining gene Sry","container-title":"Development (Cambridge, England)","page":"2195-2205","volume":"141","issue":"11","source":"PubMed Central","abstract":"Mammalian sex determination hinges on the development of ovaries or testes, with testis fate being triggered by the expression of the transcription factor sex-determining region Y (Sry). Reduced or delayed Sry expression impairs testis development, highlighting the importance of its accurate spatiotemporal regulation and implying a potential role for SRY dysregulation in human intersex disorders. Several epigenetic modifiers, transcription factors and kinases are implicated in regulating Sry transcription, but it remains unclear whether or how this farrago of factors acts co-ordinately. Here we review our current understanding of Sry regulation and provide a model that assembles all known regulators into three modules, each converging on a single transcription factor that binds to the Sry promoter. We also discuss potential future avenues for discovering the cis-elements and trans-factors required for Sry regulation.","DOI":"10.1242/dev.107052","ISSN":"0950-1991","note":"PMID: 24866114\nPMCID: PMC4034426","title-short":"Switching on sex","journalAbbreviation":"Development","author":[{"family":"Larney","given":"Christian"},{"family":"Bailey","given":"Timothy L."},{"family":"Koopman","given":"Peter"}],"issued":{"date-parts":[["2014",6]]}}}],"schema":"https://github.com/citation-style-language/schema/raw/master/csl-citation.json"} </w:instrText>
      </w:r>
      <w:r w:rsidRPr="00665DCD">
        <w:rPr>
          <w:rFonts w:eastAsia="Times New Roman" w:cs="Times New Roman"/>
          <w:color w:val="000000"/>
        </w:rPr>
        <w:fldChar w:fldCharType="separate"/>
      </w:r>
      <w:r w:rsidR="00DA5ED8" w:rsidRPr="00665DCD">
        <w:rPr>
          <w:rFonts w:eastAsia="Times New Roman" w:cs="Times New Roman"/>
          <w:noProof/>
          <w:color w:val="000000"/>
        </w:rPr>
        <w:t>(Larney, Bailey, &amp; Koopman, 2014)</w:t>
      </w:r>
      <w:r w:rsidRPr="00665DCD">
        <w:rPr>
          <w:rFonts w:eastAsia="Times New Roman" w:cs="Times New Roman"/>
          <w:color w:val="000000"/>
        </w:rPr>
        <w:fldChar w:fldCharType="end"/>
      </w:r>
      <w:r w:rsidRPr="00665DCD">
        <w:rPr>
          <w:rFonts w:eastAsia="Times New Roman" w:cs="Times New Roman"/>
          <w:color w:val="000000"/>
        </w:rPr>
        <w:t xml:space="preserve">. This would allow for us to group offspring not only by litter and maternal dietary regimen, but also sex, making sex-specific differences in all early life indices detectable. </w:t>
      </w:r>
    </w:p>
    <w:p w14:paraId="010A3E28" w14:textId="77777777" w:rsidR="00A80DD0" w:rsidRPr="00542FE1" w:rsidRDefault="00A80DD0" w:rsidP="00A80DD0">
      <w:pPr>
        <w:rPr>
          <w:rFonts w:eastAsia="Times New Roman" w:cs="Times New Roman"/>
          <w:color w:val="000000"/>
        </w:rPr>
      </w:pPr>
    </w:p>
    <w:p w14:paraId="11635043" w14:textId="77777777" w:rsidR="00A80DD0" w:rsidRPr="00A80DD0" w:rsidRDefault="00A80DD0" w:rsidP="00A80DD0">
      <w:pPr>
        <w:rPr>
          <w:rFonts w:eastAsia="Times New Roman" w:cs="Times New Roman"/>
          <w:color w:val="000000"/>
        </w:rPr>
      </w:pPr>
    </w:p>
    <w:p w14:paraId="2C10CF39" w14:textId="77777777" w:rsidR="005930A3" w:rsidRDefault="005930A3" w:rsidP="002C4818">
      <w:pPr>
        <w:rPr>
          <w:rFonts w:cs="Times New Roman"/>
        </w:rPr>
      </w:pPr>
    </w:p>
    <w:p w14:paraId="76335220" w14:textId="4CBAC89F" w:rsidR="00EB516A" w:rsidRPr="00D07583" w:rsidRDefault="00EB516A" w:rsidP="00D07583">
      <w:pPr>
        <w:pStyle w:val="Heading2"/>
      </w:pPr>
      <w:r>
        <w:t>Methods:</w:t>
      </w:r>
    </w:p>
    <w:p w14:paraId="75BA2AD4" w14:textId="6BA50DD4" w:rsidR="00EB516A" w:rsidRPr="00261C91" w:rsidRDefault="00EB516A" w:rsidP="00261C91">
      <w:pPr>
        <w:pStyle w:val="Heading3"/>
      </w:pPr>
      <w:r w:rsidRPr="00261C91">
        <w:t>Animal care and use:</w:t>
      </w:r>
    </w:p>
    <w:p w14:paraId="450D1A82" w14:textId="07560EBE" w:rsidR="00EB516A" w:rsidRDefault="00EB516A" w:rsidP="002C4818">
      <w:pPr>
        <w:rPr>
          <w:rFonts w:cs="Times New Roman"/>
        </w:rPr>
      </w:pPr>
      <w:r>
        <w:rPr>
          <w:rFonts w:cs="Times New Roman"/>
        </w:rPr>
        <w:t xml:space="preserve">Upon birth, </w:t>
      </w:r>
      <w:r w:rsidR="006F70E7">
        <w:rPr>
          <w:rFonts w:cs="Times New Roman"/>
        </w:rPr>
        <w:t xml:space="preserve">litters </w:t>
      </w:r>
      <w:r>
        <w:rPr>
          <w:rFonts w:cs="Times New Roman"/>
        </w:rPr>
        <w:t xml:space="preserve">were </w:t>
      </w:r>
      <w:r w:rsidR="006F70E7">
        <w:rPr>
          <w:rFonts w:cs="Times New Roman"/>
        </w:rPr>
        <w:t xml:space="preserve">counted and individual pups </w:t>
      </w:r>
      <w:r w:rsidR="00A80DD0">
        <w:rPr>
          <w:rFonts w:cs="Times New Roman"/>
        </w:rPr>
        <w:t xml:space="preserve">were </w:t>
      </w:r>
      <w:r w:rsidR="006F70E7">
        <w:rPr>
          <w:rFonts w:cs="Times New Roman"/>
        </w:rPr>
        <w:t>weighed</w:t>
      </w:r>
      <w:r>
        <w:rPr>
          <w:rFonts w:cs="Times New Roman"/>
        </w:rPr>
        <w:t xml:space="preserve"> </w:t>
      </w:r>
      <w:r w:rsidR="00A80DD0">
        <w:rPr>
          <w:rFonts w:cs="Times New Roman"/>
        </w:rPr>
        <w:t xml:space="preserve">to the nearest 0.1 gram </w:t>
      </w:r>
      <w:r>
        <w:rPr>
          <w:rFonts w:cs="Times New Roman"/>
        </w:rPr>
        <w:t>within 24 hours. At postnatal day 3, litters were reduced to four (</w:t>
      </w:r>
      <w:r w:rsidR="006F70E7">
        <w:rPr>
          <w:rFonts w:cs="Times New Roman"/>
        </w:rPr>
        <w:t>two</w:t>
      </w:r>
      <w:r>
        <w:rPr>
          <w:rFonts w:cs="Times New Roman"/>
        </w:rPr>
        <w:t xml:space="preserve"> males and </w:t>
      </w:r>
      <w:r w:rsidR="006F70E7">
        <w:rPr>
          <w:rFonts w:cs="Times New Roman"/>
        </w:rPr>
        <w:t>two</w:t>
      </w:r>
      <w:r>
        <w:rPr>
          <w:rFonts w:cs="Times New Roman"/>
        </w:rPr>
        <w:t xml:space="preserve"> females, when feasible) to standardize milk supply</w:t>
      </w:r>
      <w:r w:rsidR="00A80DD0">
        <w:rPr>
          <w:rFonts w:cs="Times New Roman"/>
        </w:rPr>
        <w:t xml:space="preserve">. </w:t>
      </w:r>
      <w:r w:rsidR="00573BBB">
        <w:rPr>
          <w:rFonts w:cs="Times New Roman"/>
        </w:rPr>
        <w:t xml:space="preserve">At 21 days, pups were weaned by sex and maternal treatment group. </w:t>
      </w:r>
      <w:r w:rsidR="006F70E7">
        <w:rPr>
          <w:rFonts w:cs="Times New Roman"/>
        </w:rPr>
        <w:t>Upon weaning, a</w:t>
      </w:r>
      <w:r w:rsidR="00573BBB">
        <w:rPr>
          <w:rFonts w:cs="Times New Roman"/>
        </w:rPr>
        <w:t>nimals are allowed 24-hour access to chow (</w:t>
      </w:r>
      <w:r w:rsidR="00F02A30">
        <w:rPr>
          <w:rFonts w:cs="Times New Roman"/>
        </w:rPr>
        <w:t>5% fat, 24% protein, 3.7% sucrose, 32% starch, 2.91 kcal per gram</w:t>
      </w:r>
      <w:r w:rsidR="00573BBB">
        <w:rPr>
          <w:rFonts w:cs="Times New Roman"/>
        </w:rPr>
        <w:t>)</w:t>
      </w:r>
      <w:r w:rsidR="006F70E7">
        <w:rPr>
          <w:rFonts w:cs="Times New Roman"/>
        </w:rPr>
        <w:t xml:space="preserve"> and water</w:t>
      </w:r>
      <w:r w:rsidR="00573BBB">
        <w:rPr>
          <w:rFonts w:cs="Times New Roman"/>
        </w:rPr>
        <w:t xml:space="preserve">. </w:t>
      </w:r>
    </w:p>
    <w:p w14:paraId="0A8EB85F" w14:textId="77777777" w:rsidR="00EB516A" w:rsidRDefault="00EB516A" w:rsidP="002C4818">
      <w:pPr>
        <w:rPr>
          <w:rFonts w:cs="Times New Roman"/>
        </w:rPr>
      </w:pPr>
    </w:p>
    <w:p w14:paraId="36106D96" w14:textId="068500A4" w:rsidR="00EB516A" w:rsidRDefault="00EB516A" w:rsidP="005930A3">
      <w:pPr>
        <w:pStyle w:val="Heading3"/>
      </w:pPr>
      <w:r w:rsidRPr="00EB516A">
        <w:t xml:space="preserve">Body composition: </w:t>
      </w:r>
    </w:p>
    <w:p w14:paraId="37764F4C" w14:textId="169842ED" w:rsidR="00EB516A" w:rsidRDefault="00EB516A" w:rsidP="002C4818">
      <w:pPr>
        <w:rPr>
          <w:rFonts w:cs="Times New Roman"/>
        </w:rPr>
      </w:pPr>
      <w:r>
        <w:rPr>
          <w:rFonts w:cs="Times New Roman"/>
        </w:rPr>
        <w:t xml:space="preserve">Body weight was assessed using a scale </w:t>
      </w:r>
      <w:r w:rsidR="00A80DD0">
        <w:rPr>
          <w:rFonts w:cs="Times New Roman"/>
        </w:rPr>
        <w:t xml:space="preserve">to the nearest 0.1 gram </w:t>
      </w:r>
      <w:r>
        <w:rPr>
          <w:rFonts w:cs="Times New Roman"/>
        </w:rPr>
        <w:t xml:space="preserve">(). This was assessed at birth, 7, 14, and 21 days of life. At </w:t>
      </w:r>
      <w:r w:rsidR="00A80DD0">
        <w:rPr>
          <w:rFonts w:cs="Times New Roman"/>
        </w:rPr>
        <w:t xml:space="preserve">PND </w:t>
      </w:r>
      <w:r>
        <w:rPr>
          <w:rFonts w:cs="Times New Roman"/>
        </w:rPr>
        <w:t>21,</w:t>
      </w:r>
      <w:r w:rsidR="006F70E7">
        <w:rPr>
          <w:rFonts w:cs="Times New Roman"/>
        </w:rPr>
        <w:t xml:space="preserve"> </w:t>
      </w:r>
      <w:r>
        <w:rPr>
          <w:rFonts w:cs="Times New Roman"/>
        </w:rPr>
        <w:t xml:space="preserve">weekly indirect body composition assessment using </w:t>
      </w:r>
      <w:proofErr w:type="spellStart"/>
      <w:r>
        <w:rPr>
          <w:rFonts w:cs="Times New Roman"/>
        </w:rPr>
        <w:t>EchoMRI</w:t>
      </w:r>
      <w:proofErr w:type="spellEnd"/>
      <w:r w:rsidR="00A80DD0">
        <w:rPr>
          <w:rFonts w:cs="Times New Roman"/>
        </w:rPr>
        <w:t xml:space="preserve"> was conducted, generating</w:t>
      </w:r>
      <w:r w:rsidR="00573BBB">
        <w:rPr>
          <w:rFonts w:cs="Times New Roman"/>
        </w:rPr>
        <w:t xml:space="preserve"> fat mass, lean mass, and free water</w:t>
      </w:r>
      <w:r w:rsidR="00A80DD0">
        <w:rPr>
          <w:rFonts w:cs="Times New Roman"/>
        </w:rPr>
        <w:t xml:space="preserve"> measurements in addition to body weights</w:t>
      </w:r>
      <w:r w:rsidR="00573BBB">
        <w:rPr>
          <w:rFonts w:cs="Times New Roman"/>
        </w:rPr>
        <w:t xml:space="preserve">. </w:t>
      </w:r>
    </w:p>
    <w:p w14:paraId="64776EC2" w14:textId="6F4C2389" w:rsidR="00573BBB" w:rsidRDefault="00573BBB" w:rsidP="002C4818">
      <w:pPr>
        <w:rPr>
          <w:rFonts w:cs="Times New Roman"/>
        </w:rPr>
      </w:pPr>
    </w:p>
    <w:p w14:paraId="56FC2E1D" w14:textId="77219446" w:rsidR="00181F2B" w:rsidRDefault="00181F2B" w:rsidP="005930A3">
      <w:pPr>
        <w:pStyle w:val="Heading3"/>
      </w:pPr>
      <w:r>
        <w:t>Survival:</w:t>
      </w:r>
    </w:p>
    <w:p w14:paraId="5E42374A" w14:textId="2DE1FEFF" w:rsidR="00181F2B" w:rsidRPr="00181F2B" w:rsidRDefault="00181F2B" w:rsidP="002C4818">
      <w:pPr>
        <w:rPr>
          <w:rFonts w:cs="Times New Roman"/>
        </w:rPr>
      </w:pPr>
      <w:r>
        <w:rPr>
          <w:rFonts w:cs="Times New Roman"/>
        </w:rPr>
        <w:t xml:space="preserve">Survival of pups </w:t>
      </w:r>
      <w:r w:rsidR="003B47B1">
        <w:rPr>
          <w:rFonts w:cs="Times New Roman"/>
        </w:rPr>
        <w:t>will be</w:t>
      </w:r>
      <w:r>
        <w:rPr>
          <w:rFonts w:cs="Times New Roman"/>
        </w:rPr>
        <w:t xml:space="preserve"> assessed by counting the number of pups in each litter each day until PND 3. </w:t>
      </w:r>
    </w:p>
    <w:p w14:paraId="494981B8" w14:textId="34AF6410" w:rsidR="00181F2B" w:rsidRDefault="00181F2B" w:rsidP="002C4818">
      <w:pPr>
        <w:rPr>
          <w:rFonts w:cs="Times New Roman"/>
        </w:rPr>
      </w:pPr>
    </w:p>
    <w:p w14:paraId="479E8DA8" w14:textId="57B1F78B" w:rsidR="00D07583" w:rsidRDefault="00D07583" w:rsidP="00D07583">
      <w:pPr>
        <w:pStyle w:val="Heading3"/>
      </w:pPr>
      <w:r>
        <w:t>Determination of sex:</w:t>
      </w:r>
    </w:p>
    <w:p w14:paraId="617277F2" w14:textId="0F563F8F" w:rsidR="00D07583" w:rsidRDefault="00D07583" w:rsidP="00D07583">
      <w:r>
        <w:t xml:space="preserve">In order to determine sex, at PND3, </w:t>
      </w:r>
      <w:r w:rsidR="00B14DCB">
        <w:t>anogenital</w:t>
      </w:r>
      <w:r>
        <w:t xml:space="preserve"> distance of each pup will be evaluated. Those pups with greater </w:t>
      </w:r>
      <w:r w:rsidR="00B14DCB">
        <w:t>anogenital</w:t>
      </w:r>
      <w:r>
        <w:t xml:space="preserve"> distances will be designated male, and those with lesser distances, female. This will </w:t>
      </w:r>
      <w:r w:rsidR="00B423BC">
        <w:t xml:space="preserve">be confirmed by genotyping the fetal tissue for expression of SRY, which is </w:t>
      </w:r>
      <w:r w:rsidR="004C3F27">
        <w:t xml:space="preserve">carried on the Y chromosome and is causal in </w:t>
      </w:r>
      <w:r w:rsidR="00E0342F">
        <w:t xml:space="preserve">phenotypic </w:t>
      </w:r>
      <w:r w:rsidR="004C3F27">
        <w:t xml:space="preserve">sexual determination </w:t>
      </w:r>
      <w:r w:rsidR="004C3F27">
        <w:fldChar w:fldCharType="begin"/>
      </w:r>
      <w:r w:rsidR="00DA5ED8">
        <w:instrText xml:space="preserve"> ADDIN ZOTERO_ITEM CSL_CITATION {"citationID":"EET5R2aG","properties":{"formattedCitation":"(Larney et al., 2014)","plainCitation":"(Larney et al., 2014)","noteIndex":0},"citationItems":[{"id":130,"uris":["http://zotero.org/users/5073745/items/5CLHTRT3"],"uri":["http://zotero.org/users/5073745/items/5CLHTRT3"],"itemData":{"id":130,"type":"article-journal","title":"Switching on sex: transcriptional regulation of the testis-determining gene Sry","container-title":"Development (Cambridge, England)","page":"2195-2205","volume":"141","issue":"11","source":"PubMed Central","abstract":"Mammalian sex determination hinges on the development of ovaries or testes, with testis fate being triggered by the expression of the transcription factor sex-determining region Y (Sry). Reduced or delayed Sry expression impairs testis development, highlighting the importance of its accurate spatiotemporal regulation and implying a potential role for SRY dysregulation in human intersex disorders. Several epigenetic modifiers, transcription factors and kinases are implicated in regulating Sry transcription, but it remains unclear whether or how this farrago of factors acts co-ordinately. Here we review our current understanding of Sry regulation and provide a model that assembles all known regulators into three modules, each converging on a single transcription factor that binds to the Sry promoter. We also discuss potential future avenues for discovering the cis-elements and trans-factors required for Sry regulation.","DOI":"10.1242/dev.107052","ISSN":"0950-1991","note":"PMID: 24866114\nPMCID: PMC4034426","title-short":"Switching on sex","journalAbbreviation":"Development","author":[{"family":"Larney","given":"Christian"},{"family":"Bailey","given":"Timothy L."},{"family":"Koopman","given":"Peter"}],"issued":{"date-parts":[["2014",6]]}}}],"schema":"https://github.com/citation-style-language/schema/raw/master/csl-citation.json"} </w:instrText>
      </w:r>
      <w:r w:rsidR="004C3F27">
        <w:fldChar w:fldCharType="separate"/>
      </w:r>
      <w:r w:rsidR="00DA5ED8">
        <w:rPr>
          <w:noProof/>
        </w:rPr>
        <w:t>(Larney et al., 2014)</w:t>
      </w:r>
      <w:r w:rsidR="004C3F27">
        <w:fldChar w:fldCharType="end"/>
      </w:r>
      <w:r w:rsidR="004C3F27">
        <w:t>.</w:t>
      </w:r>
    </w:p>
    <w:p w14:paraId="54BC878C" w14:textId="5FA8F247" w:rsidR="00D07583" w:rsidRDefault="00D07583" w:rsidP="00D07583"/>
    <w:p w14:paraId="6F6387A0" w14:textId="70607133" w:rsidR="00D07583" w:rsidRDefault="00D07583" w:rsidP="00D07583">
      <w:pPr>
        <w:pStyle w:val="Heading3"/>
      </w:pPr>
      <w:r>
        <w:t>Reduction of litters:</w:t>
      </w:r>
    </w:p>
    <w:p w14:paraId="3EE394F5" w14:textId="38978E30" w:rsidR="00D07583" w:rsidRPr="00D07583" w:rsidRDefault="00D07583" w:rsidP="00D07583">
      <w:r>
        <w:t xml:space="preserve">Because maternal milk supply may differ based on number of pups, milk supply will be standardized after the initiation of the lactational period. At PND 3, litters will be reduced to 4 when possible (2 male, 2 female). This will help to ensure each dam can supply sufficient and equal amounts of milk to each pup. </w:t>
      </w:r>
    </w:p>
    <w:p w14:paraId="16A02E5D" w14:textId="77777777" w:rsidR="009C306A" w:rsidRDefault="009C306A" w:rsidP="005930A3">
      <w:pPr>
        <w:pStyle w:val="Heading3"/>
      </w:pPr>
    </w:p>
    <w:p w14:paraId="54C9B2E7" w14:textId="2611DEE1" w:rsidR="00573BBB" w:rsidRPr="003918F9" w:rsidRDefault="00573BBB" w:rsidP="005930A3">
      <w:pPr>
        <w:pStyle w:val="Heading3"/>
      </w:pPr>
      <w:r w:rsidRPr="003918F9">
        <w:t>Food intake:</w:t>
      </w:r>
    </w:p>
    <w:p w14:paraId="1B6E9194" w14:textId="4FBC5CDC" w:rsidR="00573BBB" w:rsidRPr="00EB516A" w:rsidRDefault="00573BBB" w:rsidP="002C4818">
      <w:pPr>
        <w:rPr>
          <w:rFonts w:cs="Times New Roman"/>
        </w:rPr>
      </w:pPr>
      <w:r>
        <w:rPr>
          <w:rFonts w:cs="Times New Roman"/>
        </w:rPr>
        <w:t>Food intake monitoring began at weaning</w:t>
      </w:r>
      <w:r w:rsidR="00F02A30">
        <w:rPr>
          <w:rFonts w:cs="Times New Roman"/>
        </w:rPr>
        <w:t xml:space="preserve">. Weekly food intake was measured in grams for each cage, and food intake in calories was computed by taking the total food intake per week and dividing by number of animals in each cage. At 65 days of age, animals were switched to </w:t>
      </w:r>
      <w:r w:rsidR="00F02A30" w:rsidRPr="006F70E7">
        <w:rPr>
          <w:rFonts w:cs="Times New Roman"/>
          <w:i/>
        </w:rPr>
        <w:t>ad libitum</w:t>
      </w:r>
      <w:r w:rsidR="00F02A30">
        <w:rPr>
          <w:rFonts w:cs="Times New Roman"/>
        </w:rPr>
        <w:t xml:space="preserve"> feeding with high fat diet</w:t>
      </w:r>
      <w:r w:rsidR="003918F9">
        <w:rPr>
          <w:rFonts w:cs="Times New Roman"/>
        </w:rPr>
        <w:t xml:space="preserve"> (HFD)</w:t>
      </w:r>
      <w:r w:rsidR="00F02A30">
        <w:rPr>
          <w:rFonts w:cs="Times New Roman"/>
        </w:rPr>
        <w:t xml:space="preserve"> (45% fat, 20% protein, 17% sucrose, and 7% starch, 4.73 kcal per gram)</w:t>
      </w:r>
      <w:r w:rsidR="003918F9">
        <w:rPr>
          <w:rFonts w:cs="Times New Roman"/>
        </w:rPr>
        <w:t>. Animals will remain on HFD for 10 weeks.</w:t>
      </w:r>
    </w:p>
    <w:p w14:paraId="77EBE16E" w14:textId="0738FE30" w:rsidR="00AA7C69" w:rsidRDefault="00913636"/>
    <w:p w14:paraId="307C2200" w14:textId="0D571F5D" w:rsidR="003918F9" w:rsidRDefault="003918F9" w:rsidP="005930A3">
      <w:pPr>
        <w:pStyle w:val="Heading3"/>
      </w:pPr>
      <w:r w:rsidRPr="003918F9">
        <w:t>Insulin Sensitivity:</w:t>
      </w:r>
    </w:p>
    <w:p w14:paraId="625AF728" w14:textId="46EBB533" w:rsidR="006F70E7" w:rsidRDefault="006F70E7">
      <w:pPr>
        <w:rPr>
          <w:i/>
        </w:rPr>
      </w:pPr>
      <w:r>
        <w:rPr>
          <w:i/>
        </w:rPr>
        <w:t>Insulin tolerance test:</w:t>
      </w:r>
    </w:p>
    <w:p w14:paraId="37D8BA77" w14:textId="11914D76" w:rsidR="00181F2B" w:rsidRDefault="003918F9" w:rsidP="003918F9">
      <w:pPr>
        <w:rPr>
          <w:rFonts w:eastAsia="Times New Roman" w:cs="Times New Roman"/>
          <w:color w:val="000000"/>
        </w:rPr>
      </w:pPr>
      <w:r w:rsidRPr="00354F22">
        <w:rPr>
          <w:rFonts w:eastAsia="Times New Roman" w:cs="Times New Roman"/>
          <w:color w:val="000000"/>
        </w:rPr>
        <w:t>After 6</w:t>
      </w:r>
      <w:r>
        <w:rPr>
          <w:rFonts w:eastAsia="Times New Roman" w:cs="Times New Roman"/>
          <w:color w:val="000000"/>
        </w:rPr>
        <w:t>-</w:t>
      </w:r>
      <w:r w:rsidRPr="00354F22">
        <w:rPr>
          <w:rFonts w:eastAsia="Times New Roman" w:cs="Times New Roman"/>
          <w:color w:val="000000"/>
        </w:rPr>
        <w:t xml:space="preserve">hour fast, blood glucose was taken using a glucometer and tail clip. </w:t>
      </w:r>
      <w:r>
        <w:rPr>
          <w:rFonts w:eastAsia="Times New Roman" w:cs="Times New Roman"/>
          <w:color w:val="000000"/>
        </w:rPr>
        <w:t>Animals</w:t>
      </w:r>
      <w:r w:rsidRPr="00354F22">
        <w:rPr>
          <w:rFonts w:eastAsia="Times New Roman" w:cs="Times New Roman"/>
          <w:color w:val="000000"/>
        </w:rPr>
        <w:t xml:space="preserve"> were given</w:t>
      </w:r>
      <w:r w:rsidR="006F70E7">
        <w:rPr>
          <w:rFonts w:eastAsia="Times New Roman" w:cs="Times New Roman"/>
          <w:color w:val="000000"/>
        </w:rPr>
        <w:t xml:space="preserve"> intraperitoneal</w:t>
      </w:r>
      <w:r w:rsidRPr="00354F22">
        <w:rPr>
          <w:rFonts w:eastAsia="Times New Roman" w:cs="Times New Roman"/>
          <w:color w:val="000000"/>
        </w:rPr>
        <w:t xml:space="preserve"> insulin injections (0.75 units/kg body weight; Humulin U100 in cold</w:t>
      </w:r>
      <w:r w:rsidR="006F70E7">
        <w:rPr>
          <w:rFonts w:eastAsia="Times New Roman" w:cs="Times New Roman"/>
          <w:color w:val="000000"/>
        </w:rPr>
        <w:t xml:space="preserve">, </w:t>
      </w:r>
      <w:r w:rsidRPr="00354F22">
        <w:rPr>
          <w:rFonts w:eastAsia="Times New Roman" w:cs="Times New Roman"/>
          <w:color w:val="000000"/>
        </w:rPr>
        <w:t>sterile</w:t>
      </w:r>
      <w:r w:rsidR="006F70E7">
        <w:rPr>
          <w:rFonts w:eastAsia="Times New Roman" w:cs="Times New Roman"/>
          <w:color w:val="000000"/>
        </w:rPr>
        <w:t>-</w:t>
      </w:r>
      <w:r w:rsidRPr="00354F22">
        <w:rPr>
          <w:rFonts w:eastAsia="Times New Roman" w:cs="Times New Roman"/>
          <w:color w:val="000000"/>
        </w:rPr>
        <w:t xml:space="preserve">filtered </w:t>
      </w:r>
      <w:r w:rsidR="006F70E7">
        <w:rPr>
          <w:rFonts w:eastAsia="Times New Roman" w:cs="Times New Roman"/>
          <w:color w:val="000000"/>
        </w:rPr>
        <w:t>p</w:t>
      </w:r>
      <w:r w:rsidRPr="00354F22">
        <w:rPr>
          <w:rFonts w:eastAsia="Times New Roman" w:cs="Times New Roman"/>
          <w:color w:val="000000"/>
        </w:rPr>
        <w:t>hosphate buffered saline (PBS)) and blood glucose was tested using a glucometer at 15</w:t>
      </w:r>
      <w:r>
        <w:rPr>
          <w:rFonts w:eastAsia="Times New Roman" w:cs="Times New Roman"/>
          <w:color w:val="000000"/>
        </w:rPr>
        <w:t>-</w:t>
      </w:r>
      <w:r w:rsidRPr="00354F22">
        <w:rPr>
          <w:rFonts w:eastAsia="Times New Roman" w:cs="Times New Roman"/>
          <w:color w:val="000000"/>
        </w:rPr>
        <w:lastRenderedPageBreak/>
        <w:t>minute intervals for 2 hours.</w:t>
      </w:r>
      <w:r>
        <w:rPr>
          <w:rFonts w:eastAsia="Times New Roman" w:cs="Times New Roman"/>
          <w:color w:val="000000"/>
        </w:rPr>
        <w:t xml:space="preserve"> If animals began to exhibit moribund behaviors, 300 units of 10% glucose in </w:t>
      </w:r>
      <w:r w:rsidR="006F70E7">
        <w:rPr>
          <w:rFonts w:eastAsia="Times New Roman" w:cs="Times New Roman"/>
          <w:color w:val="000000"/>
        </w:rPr>
        <w:t xml:space="preserve">PBS </w:t>
      </w:r>
      <w:r>
        <w:rPr>
          <w:rFonts w:eastAsia="Times New Roman" w:cs="Times New Roman"/>
          <w:color w:val="000000"/>
        </w:rPr>
        <w:t>was administered</w:t>
      </w:r>
      <w:r w:rsidR="006F70E7">
        <w:rPr>
          <w:rFonts w:eastAsia="Times New Roman" w:cs="Times New Roman"/>
          <w:color w:val="000000"/>
        </w:rPr>
        <w:t>, the animal was then removed from the experiment,</w:t>
      </w:r>
      <w:r>
        <w:rPr>
          <w:rFonts w:eastAsia="Times New Roman" w:cs="Times New Roman"/>
          <w:color w:val="000000"/>
        </w:rPr>
        <w:t xml:space="preserve"> and subsequent </w:t>
      </w:r>
      <w:r w:rsidR="006F70E7">
        <w:rPr>
          <w:rFonts w:eastAsia="Times New Roman" w:cs="Times New Roman"/>
          <w:color w:val="000000"/>
        </w:rPr>
        <w:t>blood glucose</w:t>
      </w:r>
      <w:r>
        <w:rPr>
          <w:rFonts w:eastAsia="Times New Roman" w:cs="Times New Roman"/>
          <w:color w:val="000000"/>
        </w:rPr>
        <w:t xml:space="preserve"> measurements were omitted </w:t>
      </w:r>
      <w:r w:rsidR="006F70E7">
        <w:rPr>
          <w:rFonts w:eastAsia="Times New Roman" w:cs="Times New Roman"/>
          <w:color w:val="000000"/>
        </w:rPr>
        <w:t>from data analysis</w:t>
      </w:r>
      <w:r>
        <w:rPr>
          <w:rFonts w:eastAsia="Times New Roman" w:cs="Times New Roman"/>
          <w:color w:val="000000"/>
        </w:rPr>
        <w:t xml:space="preserve">. </w:t>
      </w:r>
      <w:r w:rsidRPr="00354F22">
        <w:rPr>
          <w:rFonts w:eastAsia="Times New Roman" w:cs="Times New Roman"/>
          <w:color w:val="000000"/>
        </w:rPr>
        <w:t> </w:t>
      </w:r>
    </w:p>
    <w:p w14:paraId="0E5571FA" w14:textId="7F022995" w:rsidR="009910C5" w:rsidRDefault="009910C5" w:rsidP="003918F9">
      <w:pPr>
        <w:rPr>
          <w:rFonts w:eastAsia="Times New Roman" w:cs="Times New Roman"/>
          <w:color w:val="000000"/>
        </w:rPr>
      </w:pPr>
    </w:p>
    <w:p w14:paraId="110227F3" w14:textId="47571B9C" w:rsidR="009910C5" w:rsidRPr="009910C5" w:rsidRDefault="009910C5" w:rsidP="003918F9">
      <w:pPr>
        <w:rPr>
          <w:rFonts w:eastAsia="Times New Roman" w:cs="Times New Roman"/>
          <w:i/>
          <w:color w:val="000000"/>
        </w:rPr>
      </w:pPr>
      <w:r w:rsidRPr="009910C5">
        <w:rPr>
          <w:rFonts w:eastAsia="Times New Roman" w:cs="Times New Roman"/>
          <w:i/>
          <w:color w:val="000000"/>
        </w:rPr>
        <w:t>Glucose tolerance test:</w:t>
      </w:r>
    </w:p>
    <w:p w14:paraId="2382E306" w14:textId="73CB0D54" w:rsidR="00181F2B" w:rsidRDefault="00181F2B" w:rsidP="003918F9">
      <w:pPr>
        <w:rPr>
          <w:rFonts w:eastAsia="Times New Roman" w:cs="Times New Roman"/>
          <w:color w:val="000000"/>
        </w:rPr>
      </w:pPr>
    </w:p>
    <w:p w14:paraId="4FCB51AA" w14:textId="1302FE38" w:rsidR="009910C5" w:rsidRPr="009910C5" w:rsidRDefault="009910C5" w:rsidP="009910C5">
      <w:pPr>
        <w:rPr>
          <w:rFonts w:eastAsia="Times New Roman" w:cs="Times New Roman"/>
          <w:i/>
          <w:color w:val="000000"/>
        </w:rPr>
      </w:pPr>
      <w:r w:rsidRPr="009910C5">
        <w:rPr>
          <w:rFonts w:eastAsia="Times New Roman" w:cs="Times New Roman"/>
          <w:i/>
          <w:color w:val="000000"/>
        </w:rPr>
        <w:t>Sacrifice data:</w:t>
      </w:r>
    </w:p>
    <w:p w14:paraId="79340046" w14:textId="2E76C7D3" w:rsidR="009910C5" w:rsidRDefault="009910C5" w:rsidP="009910C5">
      <w:pPr>
        <w:pStyle w:val="ListParagraph"/>
        <w:numPr>
          <w:ilvl w:val="0"/>
          <w:numId w:val="9"/>
        </w:numPr>
        <w:rPr>
          <w:rFonts w:eastAsia="Times New Roman" w:cs="Times New Roman"/>
          <w:color w:val="000000"/>
        </w:rPr>
      </w:pPr>
      <w:r>
        <w:rPr>
          <w:rFonts w:eastAsia="Times New Roman" w:cs="Times New Roman"/>
          <w:color w:val="000000"/>
        </w:rPr>
        <w:t>Fasted 16 hours</w:t>
      </w:r>
    </w:p>
    <w:p w14:paraId="1DDCB45C" w14:textId="00125F9C" w:rsidR="009910C5" w:rsidRDefault="009910C5" w:rsidP="009910C5">
      <w:pPr>
        <w:pStyle w:val="ListParagraph"/>
        <w:numPr>
          <w:ilvl w:val="0"/>
          <w:numId w:val="9"/>
        </w:numPr>
        <w:rPr>
          <w:rFonts w:eastAsia="Times New Roman" w:cs="Times New Roman"/>
          <w:color w:val="000000"/>
        </w:rPr>
      </w:pPr>
      <w:r>
        <w:rPr>
          <w:rFonts w:eastAsia="Times New Roman" w:cs="Times New Roman"/>
          <w:color w:val="000000"/>
        </w:rPr>
        <w:t>Btw 9-12</w:t>
      </w:r>
    </w:p>
    <w:p w14:paraId="5BEA8C0F" w14:textId="2BC13E79" w:rsidR="009910C5" w:rsidRDefault="009910C5" w:rsidP="009910C5">
      <w:pPr>
        <w:pStyle w:val="ListParagraph"/>
        <w:numPr>
          <w:ilvl w:val="0"/>
          <w:numId w:val="9"/>
        </w:numPr>
        <w:rPr>
          <w:rFonts w:eastAsia="Times New Roman" w:cs="Times New Roman"/>
          <w:color w:val="000000"/>
        </w:rPr>
      </w:pPr>
      <w:r>
        <w:rPr>
          <w:rFonts w:eastAsia="Times New Roman" w:cs="Times New Roman"/>
          <w:color w:val="000000"/>
        </w:rPr>
        <w:t>Blood/serum</w:t>
      </w:r>
    </w:p>
    <w:p w14:paraId="2F86822C" w14:textId="6F89D773" w:rsidR="009910C5" w:rsidRDefault="009910C5" w:rsidP="009910C5">
      <w:pPr>
        <w:pStyle w:val="ListParagraph"/>
        <w:numPr>
          <w:ilvl w:val="0"/>
          <w:numId w:val="9"/>
        </w:numPr>
        <w:rPr>
          <w:rFonts w:eastAsia="Times New Roman" w:cs="Times New Roman"/>
          <w:color w:val="000000"/>
        </w:rPr>
      </w:pPr>
      <w:r>
        <w:rPr>
          <w:rFonts w:eastAsia="Times New Roman" w:cs="Times New Roman"/>
          <w:color w:val="000000"/>
        </w:rPr>
        <w:t xml:space="preserve">Liver, </w:t>
      </w:r>
      <w:proofErr w:type="spellStart"/>
      <w:r>
        <w:rPr>
          <w:rFonts w:eastAsia="Times New Roman" w:cs="Times New Roman"/>
          <w:color w:val="000000"/>
        </w:rPr>
        <w:t>iWat</w:t>
      </w:r>
      <w:proofErr w:type="spellEnd"/>
      <w:r>
        <w:rPr>
          <w:rFonts w:eastAsia="Times New Roman" w:cs="Times New Roman"/>
          <w:color w:val="000000"/>
        </w:rPr>
        <w:t xml:space="preserve">, </w:t>
      </w:r>
      <w:proofErr w:type="spellStart"/>
      <w:r>
        <w:rPr>
          <w:rFonts w:eastAsia="Times New Roman" w:cs="Times New Roman"/>
          <w:color w:val="000000"/>
        </w:rPr>
        <w:t>gWAT</w:t>
      </w:r>
      <w:proofErr w:type="spellEnd"/>
      <w:r>
        <w:rPr>
          <w:rFonts w:eastAsia="Times New Roman" w:cs="Times New Roman"/>
          <w:color w:val="000000"/>
        </w:rPr>
        <w:t>, Quad – no weights</w:t>
      </w:r>
    </w:p>
    <w:p w14:paraId="161B43A7" w14:textId="3118078C" w:rsidR="009910C5" w:rsidRDefault="009910C5" w:rsidP="009910C5">
      <w:pPr>
        <w:pStyle w:val="ListParagraph"/>
        <w:numPr>
          <w:ilvl w:val="0"/>
          <w:numId w:val="9"/>
        </w:numPr>
        <w:rPr>
          <w:rFonts w:eastAsia="Times New Roman" w:cs="Times New Roman"/>
          <w:color w:val="000000"/>
        </w:rPr>
      </w:pPr>
      <w:r>
        <w:rPr>
          <w:rFonts w:eastAsia="Times New Roman" w:cs="Times New Roman"/>
          <w:color w:val="000000"/>
        </w:rPr>
        <w:t>Liver histology</w:t>
      </w:r>
    </w:p>
    <w:p w14:paraId="389BFBFC" w14:textId="77777777" w:rsidR="009910C5" w:rsidRDefault="009910C5" w:rsidP="009910C5">
      <w:pPr>
        <w:pStyle w:val="ListParagraph"/>
        <w:numPr>
          <w:ilvl w:val="0"/>
          <w:numId w:val="9"/>
        </w:numPr>
        <w:rPr>
          <w:rFonts w:eastAsia="Times New Roman" w:cs="Times New Roman"/>
          <w:color w:val="000000"/>
        </w:rPr>
      </w:pPr>
      <w:r>
        <w:rPr>
          <w:rFonts w:eastAsia="Times New Roman" w:cs="Times New Roman"/>
          <w:color w:val="000000"/>
        </w:rPr>
        <w:t xml:space="preserve">Body weight </w:t>
      </w:r>
    </w:p>
    <w:p w14:paraId="01E64999" w14:textId="4406168D" w:rsidR="009910C5" w:rsidRPr="009910C5" w:rsidRDefault="009910C5" w:rsidP="009910C5">
      <w:pPr>
        <w:pStyle w:val="ListParagraph"/>
        <w:numPr>
          <w:ilvl w:val="0"/>
          <w:numId w:val="9"/>
        </w:numPr>
        <w:rPr>
          <w:rFonts w:eastAsia="Times New Roman" w:cs="Times New Roman"/>
          <w:color w:val="000000"/>
        </w:rPr>
      </w:pPr>
      <w:r>
        <w:rPr>
          <w:rFonts w:eastAsia="Times New Roman" w:cs="Times New Roman"/>
          <w:color w:val="000000"/>
        </w:rPr>
        <w:t>FBG</w:t>
      </w:r>
    </w:p>
    <w:p w14:paraId="544D7D35" w14:textId="31A1E258" w:rsidR="003918F9" w:rsidRDefault="003918F9" w:rsidP="005930A3">
      <w:pPr>
        <w:pStyle w:val="Heading3"/>
        <w:rPr>
          <w:rFonts w:eastAsia="Times New Roman"/>
        </w:rPr>
      </w:pPr>
      <w:r>
        <w:rPr>
          <w:rFonts w:eastAsia="Times New Roman"/>
        </w:rPr>
        <w:t>Statistical Analyses:</w:t>
      </w:r>
    </w:p>
    <w:p w14:paraId="339AFC15" w14:textId="77777777" w:rsidR="009910C5" w:rsidRDefault="0033783D" w:rsidP="003918F9">
      <w:pPr>
        <w:rPr>
          <w:rFonts w:eastAsia="Times New Roman" w:cs="Times New Roman"/>
          <w:color w:val="000000"/>
        </w:rPr>
      </w:pPr>
      <w:r>
        <w:rPr>
          <w:rFonts w:eastAsia="Times New Roman" w:cs="Times New Roman"/>
          <w:color w:val="000000"/>
        </w:rPr>
        <w:t xml:space="preserve">All statistical analyses were completed in R (version _____). </w:t>
      </w:r>
      <w:r w:rsidR="003918F9">
        <w:rPr>
          <w:rFonts w:eastAsia="Times New Roman" w:cs="Times New Roman"/>
          <w:color w:val="000000"/>
        </w:rPr>
        <w:t>Repeated measures, such as body weight, body composition, food intake, and insulin tolerance testing utilized</w:t>
      </w:r>
      <w:r w:rsidR="00AB4F28">
        <w:rPr>
          <w:rFonts w:eastAsia="Times New Roman" w:cs="Times New Roman"/>
          <w:color w:val="000000"/>
        </w:rPr>
        <w:t xml:space="preserve"> mixed linear modeling </w:t>
      </w:r>
      <w:r w:rsidR="00F842A0">
        <w:rPr>
          <w:rFonts w:eastAsia="Times New Roman" w:cs="Times New Roman"/>
          <w:color w:val="000000"/>
        </w:rPr>
        <w:t>(</w:t>
      </w:r>
      <w:r>
        <w:rPr>
          <w:rFonts w:eastAsia="Times New Roman" w:cs="Times New Roman"/>
          <w:color w:val="000000"/>
        </w:rPr>
        <w:t xml:space="preserve">LME4 package) </w:t>
      </w:r>
      <w:r w:rsidR="00AB4F28">
        <w:rPr>
          <w:rFonts w:eastAsia="Times New Roman" w:cs="Times New Roman"/>
          <w:color w:val="000000"/>
        </w:rPr>
        <w:t xml:space="preserve">with each animal </w:t>
      </w:r>
      <w:r w:rsidR="006F70E7">
        <w:rPr>
          <w:rFonts w:eastAsia="Times New Roman" w:cs="Times New Roman"/>
          <w:color w:val="000000"/>
        </w:rPr>
        <w:t>assessed</w:t>
      </w:r>
      <w:r w:rsidR="00AB4F28">
        <w:rPr>
          <w:rFonts w:eastAsia="Times New Roman" w:cs="Times New Roman"/>
          <w:color w:val="000000"/>
        </w:rPr>
        <w:t xml:space="preserve"> as</w:t>
      </w:r>
      <w:r w:rsidR="006F70E7">
        <w:rPr>
          <w:rFonts w:eastAsia="Times New Roman" w:cs="Times New Roman"/>
          <w:color w:val="000000"/>
        </w:rPr>
        <w:t xml:space="preserve"> a</w:t>
      </w:r>
      <w:r w:rsidR="00AB4F28">
        <w:rPr>
          <w:rFonts w:eastAsia="Times New Roman" w:cs="Times New Roman"/>
          <w:color w:val="000000"/>
        </w:rPr>
        <w:t xml:space="preserve"> random e</w:t>
      </w:r>
      <w:r>
        <w:rPr>
          <w:rFonts w:eastAsia="Times New Roman" w:cs="Times New Roman"/>
          <w:color w:val="000000"/>
        </w:rPr>
        <w:t>ffect. All models were tested for sex-interaction. Models were built bottom up and were tested in pairs using ANOVA</w:t>
      </w:r>
      <w:r w:rsidR="00F842A0">
        <w:rPr>
          <w:rFonts w:eastAsia="Times New Roman" w:cs="Times New Roman"/>
          <w:color w:val="000000"/>
        </w:rPr>
        <w:t xml:space="preserve">. Models where ANOVA p value was &lt;0.05 were considered statistically significant. </w:t>
      </w:r>
    </w:p>
    <w:p w14:paraId="400C3FBD" w14:textId="77777777" w:rsidR="009910C5" w:rsidRDefault="009910C5" w:rsidP="003918F9">
      <w:pPr>
        <w:rPr>
          <w:rFonts w:eastAsia="Times New Roman" w:cs="Times New Roman"/>
          <w:i/>
          <w:color w:val="000000"/>
          <w:u w:val="single"/>
        </w:rPr>
      </w:pPr>
    </w:p>
    <w:p w14:paraId="782277A9" w14:textId="77777777" w:rsidR="00542FE1" w:rsidRDefault="00542FE1" w:rsidP="00542FE1">
      <w:pPr>
        <w:pStyle w:val="Bibliography"/>
        <w:rPr>
          <w:rFonts w:eastAsia="Times New Roman"/>
          <w:color w:val="000000"/>
        </w:rPr>
      </w:pPr>
      <w:r>
        <w:rPr>
          <w:rFonts w:eastAsia="Times New Roman"/>
          <w:color w:val="000000"/>
        </w:rPr>
        <w:br w:type="page"/>
      </w:r>
    </w:p>
    <w:p w14:paraId="3171FDDB" w14:textId="16294885" w:rsidR="00415B08" w:rsidRDefault="00415B08" w:rsidP="003918F9">
      <w:pPr>
        <w:rPr>
          <w:rFonts w:eastAsia="Times New Roman" w:cs="Times New Roman"/>
          <w:color w:val="000000"/>
        </w:rPr>
      </w:pPr>
      <w:r>
        <w:rPr>
          <w:rFonts w:eastAsia="Times New Roman"/>
          <w:color w:val="000000"/>
        </w:rPr>
        <w:lastRenderedPageBreak/>
        <w:fldChar w:fldCharType="begin"/>
      </w:r>
      <w:r w:rsidR="002D1B09">
        <w:rPr>
          <w:rFonts w:eastAsia="Times New Roman"/>
          <w:color w:val="000000"/>
        </w:rPr>
        <w:instrText xml:space="preserve"> ADDIN ZOTERO_BIBL {"uncited":[],"omitted":[],"custom":[]} CSL_BIBLIOGRAPHY </w:instrText>
      </w:r>
      <w:r>
        <w:rPr>
          <w:rFonts w:eastAsia="Times New Roman"/>
          <w:color w:val="000000"/>
        </w:rPr>
        <w:fldChar w:fldCharType="separate"/>
      </w:r>
      <w:r w:rsidR="003C700A">
        <w:rPr>
          <w:color w:val="000000"/>
        </w:rPr>
        <w:t>Automatic citation updates are disabled. To see the bibliography, click Refresh in the Zotero tab.</w:t>
      </w:r>
      <w:r>
        <w:rPr>
          <w:rFonts w:eastAsia="Times New Roman" w:cs="Times New Roman"/>
          <w:color w:val="000000"/>
        </w:rPr>
        <w:fldChar w:fldCharType="end"/>
      </w:r>
    </w:p>
    <w:p w14:paraId="58172DB3" w14:textId="77777777" w:rsidR="00711AED" w:rsidRDefault="00711AED">
      <w:pPr>
        <w:rPr>
          <w:rFonts w:eastAsia="Times New Roman" w:cs="Times New Roman"/>
          <w:color w:val="000000"/>
        </w:rPr>
      </w:pPr>
      <w:r>
        <w:rPr>
          <w:rFonts w:eastAsia="Times New Roman" w:cs="Times New Roman"/>
          <w:color w:val="000000"/>
        </w:rPr>
        <w:br w:type="page"/>
      </w:r>
    </w:p>
    <w:p w14:paraId="3682C6C6" w14:textId="37E96C09" w:rsidR="003918F9" w:rsidRDefault="00711AED" w:rsidP="003918F9">
      <w:pPr>
        <w:rPr>
          <w:rFonts w:cs="Times New Roman"/>
          <w:b/>
        </w:rPr>
      </w:pPr>
      <w:r w:rsidRPr="000F1B79">
        <w:rPr>
          <w:rFonts w:cs="Times New Roman"/>
          <w:b/>
        </w:rPr>
        <w:lastRenderedPageBreak/>
        <w:t>Determine the effect of</w:t>
      </w:r>
      <w:r w:rsidRPr="000F1B79">
        <w:rPr>
          <w:rFonts w:cs="Times New Roman"/>
        </w:rPr>
        <w:t xml:space="preserve"> </w:t>
      </w:r>
      <w:r w:rsidRPr="000F1B79">
        <w:rPr>
          <w:rFonts w:cs="Times New Roman"/>
          <w:b/>
        </w:rPr>
        <w:t>early time-restricted feeding in the perinatal period on offspring health.</w:t>
      </w:r>
    </w:p>
    <w:p w14:paraId="10E2551D" w14:textId="55E7E3B8" w:rsidR="00711AED" w:rsidRDefault="00711AED" w:rsidP="003918F9">
      <w:pPr>
        <w:rPr>
          <w:rFonts w:eastAsia="Times New Roman" w:cs="Times New Roman"/>
          <w:color w:val="000000"/>
        </w:rPr>
      </w:pPr>
    </w:p>
    <w:p w14:paraId="15FAA2FE" w14:textId="77777777" w:rsidR="00711AED" w:rsidRPr="003918F9" w:rsidRDefault="00711AED" w:rsidP="003918F9">
      <w:pPr>
        <w:rPr>
          <w:rFonts w:eastAsia="Times New Roman" w:cs="Times New Roman"/>
          <w:color w:val="000000"/>
        </w:rPr>
      </w:pPr>
    </w:p>
    <w:p w14:paraId="7DEF26B4" w14:textId="77777777" w:rsidR="003918F9" w:rsidRPr="003918F9" w:rsidRDefault="003918F9"/>
    <w:sectPr w:rsidR="003918F9" w:rsidRPr="003918F9" w:rsidSect="00587EB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Molly Carter" w:date="2019-12-06T11:07:00Z" w:initials="MC">
    <w:p w14:paraId="3F0E3873" w14:textId="415E834D" w:rsidR="00751606" w:rsidRDefault="00751606">
      <w:pPr>
        <w:pStyle w:val="CommentText"/>
      </w:pPr>
      <w:r>
        <w:rPr>
          <w:rStyle w:val="CommentReference"/>
        </w:rPr>
        <w:annotationRef/>
      </w:r>
      <w:r>
        <w:t xml:space="preserve">Is this adolescence or adulthood based on the JAX resource I found. </w:t>
      </w:r>
    </w:p>
  </w:comment>
  <w:comment w:id="2" w:author="Molly Carter" w:date="2019-12-06T13:19:00Z" w:initials="MC">
    <w:p w14:paraId="545277AE" w14:textId="77777777" w:rsidR="002E47C1" w:rsidRDefault="002E47C1" w:rsidP="002E47C1">
      <w:r>
        <w:rPr>
          <w:rStyle w:val="CommentReference"/>
        </w:rPr>
        <w:annotationRef/>
      </w:r>
      <w:hyperlink r:id="rId1" w:history="1">
        <w:r>
          <w:rPr>
            <w:rStyle w:val="Hyperlink"/>
          </w:rPr>
          <w:t>https://www.jax.org/research-and-faculty/research-labs/the-harrison-lab/gerontology/life-span-as-a-biomarker</w:t>
        </w:r>
      </w:hyperlink>
    </w:p>
    <w:p w14:paraId="0A6A0F7E" w14:textId="21E10D0C" w:rsidR="002E47C1" w:rsidRDefault="002E47C1">
      <w:pPr>
        <w:pStyle w:val="CommentText"/>
      </w:pPr>
    </w:p>
  </w:comment>
  <w:comment w:id="3" w:author="Molly Carter" w:date="2019-12-02T19:42:00Z" w:initials="MC">
    <w:p w14:paraId="00FF2FC5" w14:textId="1B0E0901" w:rsidR="00A80DD0" w:rsidRDefault="00A80DD0">
      <w:pPr>
        <w:pStyle w:val="CommentText"/>
      </w:pPr>
      <w:r>
        <w:rPr>
          <w:rStyle w:val="CommentReference"/>
        </w:rPr>
        <w:annotationRef/>
      </w:r>
      <w:r>
        <w:t>More of a comment to you about what method you thin</w:t>
      </w:r>
      <w:r w:rsidR="00DA5ED8">
        <w:t>k</w:t>
      </w:r>
      <w:r>
        <w:t xml:space="preserve"> I should state to use here than an additional method. I think 2 would be overkill.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F0E3873" w15:done="0"/>
  <w15:commentEx w15:paraId="0A6A0F7E" w15:done="0"/>
  <w15:commentEx w15:paraId="00FF2FC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F0E3873" w16cid:durableId="2194B4F3"/>
  <w16cid:commentId w16cid:paraId="0A6A0F7E" w16cid:durableId="2194D3ED"/>
  <w16cid:commentId w16cid:paraId="00FF2FC5" w16cid:durableId="218FE79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C511C6"/>
    <w:multiLevelType w:val="hybridMultilevel"/>
    <w:tmpl w:val="2C94B1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6D92F7F"/>
    <w:multiLevelType w:val="hybridMultilevel"/>
    <w:tmpl w:val="BA607F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9DC43AF"/>
    <w:multiLevelType w:val="hybridMultilevel"/>
    <w:tmpl w:val="BDA4C6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50C69AC"/>
    <w:multiLevelType w:val="hybridMultilevel"/>
    <w:tmpl w:val="092E6B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9321909"/>
    <w:multiLevelType w:val="hybridMultilevel"/>
    <w:tmpl w:val="615C8BC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8321CB6"/>
    <w:multiLevelType w:val="hybridMultilevel"/>
    <w:tmpl w:val="43D47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AFA7CC3"/>
    <w:multiLevelType w:val="hybridMultilevel"/>
    <w:tmpl w:val="4788A8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D543415"/>
    <w:multiLevelType w:val="hybridMultilevel"/>
    <w:tmpl w:val="9A8A0E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DB146FB"/>
    <w:multiLevelType w:val="hybridMultilevel"/>
    <w:tmpl w:val="BC12AC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F2E5E9F"/>
    <w:multiLevelType w:val="hybridMultilevel"/>
    <w:tmpl w:val="7F9015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F4C6828"/>
    <w:multiLevelType w:val="multilevel"/>
    <w:tmpl w:val="1322676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3"/>
  </w:num>
  <w:num w:numId="3">
    <w:abstractNumId w:val="9"/>
  </w:num>
  <w:num w:numId="4">
    <w:abstractNumId w:val="4"/>
  </w:num>
  <w:num w:numId="5">
    <w:abstractNumId w:val="2"/>
  </w:num>
  <w:num w:numId="6">
    <w:abstractNumId w:val="8"/>
  </w:num>
  <w:num w:numId="7">
    <w:abstractNumId w:val="5"/>
  </w:num>
  <w:num w:numId="8">
    <w:abstractNumId w:val="0"/>
  </w:num>
  <w:num w:numId="9">
    <w:abstractNumId w:val="6"/>
  </w:num>
  <w:num w:numId="10">
    <w:abstractNumId w:val="10"/>
  </w:num>
  <w:num w:numId="11">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olly Carter">
    <w15:presenceInfo w15:providerId="Windows Live" w15:userId="80b2a043931789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4818"/>
    <w:rsid w:val="00001D24"/>
    <w:rsid w:val="00026DD1"/>
    <w:rsid w:val="000679C9"/>
    <w:rsid w:val="00077860"/>
    <w:rsid w:val="00077B30"/>
    <w:rsid w:val="0013118E"/>
    <w:rsid w:val="00181F2B"/>
    <w:rsid w:val="00186B53"/>
    <w:rsid w:val="0019121C"/>
    <w:rsid w:val="00196540"/>
    <w:rsid w:val="002202F4"/>
    <w:rsid w:val="00221EDD"/>
    <w:rsid w:val="00260355"/>
    <w:rsid w:val="00261C91"/>
    <w:rsid w:val="002C4818"/>
    <w:rsid w:val="002D1B09"/>
    <w:rsid w:val="002E47C1"/>
    <w:rsid w:val="00321D8B"/>
    <w:rsid w:val="00330243"/>
    <w:rsid w:val="0033783D"/>
    <w:rsid w:val="00341A89"/>
    <w:rsid w:val="00386A76"/>
    <w:rsid w:val="003918F9"/>
    <w:rsid w:val="003B01B3"/>
    <w:rsid w:val="003B47B1"/>
    <w:rsid w:val="003C4CBF"/>
    <w:rsid w:val="003C700A"/>
    <w:rsid w:val="003E73ED"/>
    <w:rsid w:val="00415B08"/>
    <w:rsid w:val="004232B1"/>
    <w:rsid w:val="004237C6"/>
    <w:rsid w:val="0045654F"/>
    <w:rsid w:val="00463B19"/>
    <w:rsid w:val="00486BAB"/>
    <w:rsid w:val="004C3F27"/>
    <w:rsid w:val="00502490"/>
    <w:rsid w:val="0051463C"/>
    <w:rsid w:val="00523978"/>
    <w:rsid w:val="00542FE1"/>
    <w:rsid w:val="00545835"/>
    <w:rsid w:val="005518F8"/>
    <w:rsid w:val="00573BBB"/>
    <w:rsid w:val="00581847"/>
    <w:rsid w:val="00587EB0"/>
    <w:rsid w:val="005930A3"/>
    <w:rsid w:val="005E1554"/>
    <w:rsid w:val="00615E6D"/>
    <w:rsid w:val="00647492"/>
    <w:rsid w:val="006570AA"/>
    <w:rsid w:val="00665DCD"/>
    <w:rsid w:val="006C5510"/>
    <w:rsid w:val="006E40D9"/>
    <w:rsid w:val="006E70BE"/>
    <w:rsid w:val="006F3EA6"/>
    <w:rsid w:val="006F70E7"/>
    <w:rsid w:val="00705EC7"/>
    <w:rsid w:val="00711AED"/>
    <w:rsid w:val="007229A3"/>
    <w:rsid w:val="00723AC1"/>
    <w:rsid w:val="00751606"/>
    <w:rsid w:val="00790193"/>
    <w:rsid w:val="00794509"/>
    <w:rsid w:val="007B660C"/>
    <w:rsid w:val="007D2451"/>
    <w:rsid w:val="00813D61"/>
    <w:rsid w:val="008209E3"/>
    <w:rsid w:val="008616B5"/>
    <w:rsid w:val="008A4E68"/>
    <w:rsid w:val="00900497"/>
    <w:rsid w:val="00910F2E"/>
    <w:rsid w:val="00913636"/>
    <w:rsid w:val="00916B43"/>
    <w:rsid w:val="00922F96"/>
    <w:rsid w:val="00942580"/>
    <w:rsid w:val="009910C5"/>
    <w:rsid w:val="009A4517"/>
    <w:rsid w:val="009A787B"/>
    <w:rsid w:val="009C306A"/>
    <w:rsid w:val="009D6ECF"/>
    <w:rsid w:val="00A06AB7"/>
    <w:rsid w:val="00A13B75"/>
    <w:rsid w:val="00A407AF"/>
    <w:rsid w:val="00A46169"/>
    <w:rsid w:val="00A77F59"/>
    <w:rsid w:val="00A80DD0"/>
    <w:rsid w:val="00AB4F28"/>
    <w:rsid w:val="00AE264B"/>
    <w:rsid w:val="00B01287"/>
    <w:rsid w:val="00B13741"/>
    <w:rsid w:val="00B14DCB"/>
    <w:rsid w:val="00B30060"/>
    <w:rsid w:val="00B312A7"/>
    <w:rsid w:val="00B408CF"/>
    <w:rsid w:val="00B423BC"/>
    <w:rsid w:val="00B44C7A"/>
    <w:rsid w:val="00B56F6C"/>
    <w:rsid w:val="00B66481"/>
    <w:rsid w:val="00BB2D10"/>
    <w:rsid w:val="00BC6616"/>
    <w:rsid w:val="00BD6B1C"/>
    <w:rsid w:val="00C052CB"/>
    <w:rsid w:val="00C53F30"/>
    <w:rsid w:val="00C77546"/>
    <w:rsid w:val="00CB4E9D"/>
    <w:rsid w:val="00CD0FFC"/>
    <w:rsid w:val="00CD3BCA"/>
    <w:rsid w:val="00CD58DA"/>
    <w:rsid w:val="00D07583"/>
    <w:rsid w:val="00D426A7"/>
    <w:rsid w:val="00D60130"/>
    <w:rsid w:val="00DA16B5"/>
    <w:rsid w:val="00DA5ED8"/>
    <w:rsid w:val="00DC3F7D"/>
    <w:rsid w:val="00E0342F"/>
    <w:rsid w:val="00E1761B"/>
    <w:rsid w:val="00E41F2F"/>
    <w:rsid w:val="00E66656"/>
    <w:rsid w:val="00EA74FA"/>
    <w:rsid w:val="00EB516A"/>
    <w:rsid w:val="00EC7771"/>
    <w:rsid w:val="00EE65DD"/>
    <w:rsid w:val="00EF76EF"/>
    <w:rsid w:val="00F02A30"/>
    <w:rsid w:val="00F842A0"/>
    <w:rsid w:val="00FA77EE"/>
    <w:rsid w:val="00FE17F6"/>
    <w:rsid w:val="00FF6EF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D01CA0"/>
  <w15:chartTrackingRefBased/>
  <w15:docId w15:val="{80542694-A082-F747-8F23-F7EBBD56CF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61C91"/>
    <w:rPr>
      <w:rFonts w:ascii="Times New Roman" w:hAnsi="Times New Roman"/>
    </w:rPr>
  </w:style>
  <w:style w:type="paragraph" w:styleId="Heading1">
    <w:name w:val="heading 1"/>
    <w:basedOn w:val="Normal"/>
    <w:next w:val="Normal"/>
    <w:link w:val="Heading1Char"/>
    <w:uiPriority w:val="9"/>
    <w:qFormat/>
    <w:rsid w:val="00261C91"/>
    <w:pPr>
      <w:keepNext/>
      <w:keepLines/>
      <w:spacing w:before="240"/>
      <w:outlineLvl w:val="0"/>
    </w:pPr>
    <w:rPr>
      <w:rFonts w:eastAsiaTheme="majorEastAsia" w:cstheme="majorBidi"/>
      <w:color w:val="000000" w:themeColor="text1"/>
      <w:sz w:val="28"/>
      <w:szCs w:val="32"/>
    </w:rPr>
  </w:style>
  <w:style w:type="paragraph" w:styleId="Heading2">
    <w:name w:val="heading 2"/>
    <w:basedOn w:val="Normal"/>
    <w:next w:val="Normal"/>
    <w:link w:val="Heading2Char"/>
    <w:uiPriority w:val="9"/>
    <w:unhideWhenUsed/>
    <w:qFormat/>
    <w:rsid w:val="00261C91"/>
    <w:pPr>
      <w:keepNext/>
      <w:keepLines/>
      <w:spacing w:before="40"/>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5930A3"/>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3C4CBF"/>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11AED"/>
    <w:pPr>
      <w:ind w:left="720"/>
      <w:contextualSpacing/>
    </w:pPr>
  </w:style>
  <w:style w:type="character" w:customStyle="1" w:styleId="Heading2Char">
    <w:name w:val="Heading 2 Char"/>
    <w:basedOn w:val="DefaultParagraphFont"/>
    <w:link w:val="Heading2"/>
    <w:uiPriority w:val="9"/>
    <w:rsid w:val="00261C91"/>
    <w:rPr>
      <w:rFonts w:ascii="Times New Roman" w:eastAsiaTheme="majorEastAsia" w:hAnsi="Times New Roman" w:cstheme="majorBidi"/>
      <w:b/>
      <w:color w:val="000000" w:themeColor="text1"/>
      <w:szCs w:val="26"/>
    </w:rPr>
  </w:style>
  <w:style w:type="character" w:customStyle="1" w:styleId="Heading3Char">
    <w:name w:val="Heading 3 Char"/>
    <w:basedOn w:val="DefaultParagraphFont"/>
    <w:link w:val="Heading3"/>
    <w:uiPriority w:val="9"/>
    <w:rsid w:val="005930A3"/>
    <w:rPr>
      <w:rFonts w:asciiTheme="majorHAnsi" w:eastAsiaTheme="majorEastAsia" w:hAnsiTheme="majorHAnsi" w:cstheme="majorBidi"/>
      <w:color w:val="1F3763" w:themeColor="accent1" w:themeShade="7F"/>
    </w:rPr>
  </w:style>
  <w:style w:type="character" w:customStyle="1" w:styleId="Heading1Char">
    <w:name w:val="Heading 1 Char"/>
    <w:basedOn w:val="DefaultParagraphFont"/>
    <w:link w:val="Heading1"/>
    <w:uiPriority w:val="9"/>
    <w:rsid w:val="00261C91"/>
    <w:rPr>
      <w:rFonts w:ascii="Times New Roman" w:eastAsiaTheme="majorEastAsia" w:hAnsi="Times New Roman" w:cstheme="majorBidi"/>
      <w:color w:val="000000" w:themeColor="text1"/>
      <w:sz w:val="28"/>
      <w:szCs w:val="32"/>
    </w:rPr>
  </w:style>
  <w:style w:type="paragraph" w:styleId="TOCHeading">
    <w:name w:val="TOC Heading"/>
    <w:basedOn w:val="Heading1"/>
    <w:next w:val="Normal"/>
    <w:uiPriority w:val="39"/>
    <w:unhideWhenUsed/>
    <w:qFormat/>
    <w:rsid w:val="005930A3"/>
    <w:pPr>
      <w:spacing w:before="480" w:line="276" w:lineRule="auto"/>
      <w:outlineLvl w:val="9"/>
    </w:pPr>
    <w:rPr>
      <w:b/>
      <w:bCs/>
      <w:szCs w:val="28"/>
    </w:rPr>
  </w:style>
  <w:style w:type="paragraph" w:styleId="TOC1">
    <w:name w:val="toc 1"/>
    <w:basedOn w:val="Normal"/>
    <w:next w:val="Normal"/>
    <w:autoRedefine/>
    <w:uiPriority w:val="39"/>
    <w:unhideWhenUsed/>
    <w:rsid w:val="005930A3"/>
    <w:pPr>
      <w:spacing w:before="120"/>
    </w:pPr>
    <w:rPr>
      <w:rFonts w:asciiTheme="minorHAnsi" w:hAnsiTheme="minorHAnsi" w:cstheme="minorHAnsi"/>
      <w:b/>
      <w:bCs/>
      <w:i/>
      <w:iCs/>
    </w:rPr>
  </w:style>
  <w:style w:type="paragraph" w:styleId="TOC2">
    <w:name w:val="toc 2"/>
    <w:basedOn w:val="Normal"/>
    <w:next w:val="Normal"/>
    <w:autoRedefine/>
    <w:uiPriority w:val="39"/>
    <w:unhideWhenUsed/>
    <w:rsid w:val="005930A3"/>
    <w:pPr>
      <w:spacing w:before="120"/>
      <w:ind w:left="240"/>
    </w:pPr>
    <w:rPr>
      <w:rFonts w:asciiTheme="minorHAnsi" w:hAnsiTheme="minorHAnsi" w:cstheme="minorHAnsi"/>
      <w:b/>
      <w:bCs/>
      <w:sz w:val="22"/>
      <w:szCs w:val="22"/>
    </w:rPr>
  </w:style>
  <w:style w:type="paragraph" w:styleId="TOC3">
    <w:name w:val="toc 3"/>
    <w:basedOn w:val="Normal"/>
    <w:next w:val="Normal"/>
    <w:autoRedefine/>
    <w:uiPriority w:val="39"/>
    <w:unhideWhenUsed/>
    <w:rsid w:val="005930A3"/>
    <w:pPr>
      <w:ind w:left="480"/>
    </w:pPr>
    <w:rPr>
      <w:rFonts w:asciiTheme="minorHAnsi" w:hAnsiTheme="minorHAnsi" w:cstheme="minorHAnsi"/>
      <w:sz w:val="20"/>
      <w:szCs w:val="20"/>
    </w:rPr>
  </w:style>
  <w:style w:type="paragraph" w:styleId="TOC4">
    <w:name w:val="toc 4"/>
    <w:basedOn w:val="Normal"/>
    <w:next w:val="Normal"/>
    <w:autoRedefine/>
    <w:uiPriority w:val="39"/>
    <w:semiHidden/>
    <w:unhideWhenUsed/>
    <w:rsid w:val="005930A3"/>
    <w:pPr>
      <w:ind w:left="72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5930A3"/>
    <w:pPr>
      <w:ind w:left="96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5930A3"/>
    <w:pPr>
      <w:ind w:left="12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5930A3"/>
    <w:pPr>
      <w:ind w:left="144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5930A3"/>
    <w:pPr>
      <w:ind w:left="168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5930A3"/>
    <w:pPr>
      <w:ind w:left="1920"/>
    </w:pPr>
    <w:rPr>
      <w:rFonts w:asciiTheme="minorHAnsi" w:hAnsiTheme="minorHAnsi" w:cstheme="minorHAnsi"/>
      <w:sz w:val="20"/>
      <w:szCs w:val="20"/>
    </w:rPr>
  </w:style>
  <w:style w:type="paragraph" w:styleId="Bibliography">
    <w:name w:val="Bibliography"/>
    <w:basedOn w:val="Normal"/>
    <w:next w:val="Normal"/>
    <w:uiPriority w:val="37"/>
    <w:unhideWhenUsed/>
    <w:rsid w:val="00415B08"/>
    <w:pPr>
      <w:spacing w:line="480" w:lineRule="auto"/>
      <w:ind w:left="720" w:hanging="720"/>
    </w:pPr>
  </w:style>
  <w:style w:type="paragraph" w:styleId="NoSpacing">
    <w:name w:val="No Spacing"/>
    <w:uiPriority w:val="1"/>
    <w:qFormat/>
    <w:rsid w:val="00261C91"/>
  </w:style>
  <w:style w:type="paragraph" w:customStyle="1" w:styleId="Prelim">
    <w:name w:val="Prelim"/>
    <w:basedOn w:val="NoSpacing"/>
    <w:qFormat/>
    <w:rsid w:val="00261C91"/>
    <w:rPr>
      <w:rFonts w:ascii="Times New Roman" w:hAnsi="Times New Roman"/>
      <w:b/>
      <w:smallCaps/>
      <w:sz w:val="28"/>
      <w:szCs w:val="22"/>
    </w:rPr>
  </w:style>
  <w:style w:type="character" w:styleId="Hyperlink">
    <w:name w:val="Hyperlink"/>
    <w:basedOn w:val="DefaultParagraphFont"/>
    <w:uiPriority w:val="99"/>
    <w:unhideWhenUsed/>
    <w:rsid w:val="00077B30"/>
    <w:rPr>
      <w:color w:val="0563C1" w:themeColor="hyperlink"/>
      <w:u w:val="single"/>
    </w:rPr>
  </w:style>
  <w:style w:type="character" w:customStyle="1" w:styleId="Heading4Char">
    <w:name w:val="Heading 4 Char"/>
    <w:basedOn w:val="DefaultParagraphFont"/>
    <w:link w:val="Heading4"/>
    <w:uiPriority w:val="9"/>
    <w:rsid w:val="003C4CBF"/>
    <w:rPr>
      <w:rFonts w:asciiTheme="majorHAnsi" w:eastAsiaTheme="majorEastAsia" w:hAnsiTheme="majorHAnsi" w:cstheme="majorBidi"/>
      <w:i/>
      <w:iCs/>
      <w:color w:val="2F5496" w:themeColor="accent1" w:themeShade="BF"/>
    </w:rPr>
  </w:style>
  <w:style w:type="character" w:styleId="CommentReference">
    <w:name w:val="annotation reference"/>
    <w:basedOn w:val="DefaultParagraphFont"/>
    <w:uiPriority w:val="99"/>
    <w:semiHidden/>
    <w:unhideWhenUsed/>
    <w:rsid w:val="00E66656"/>
    <w:rPr>
      <w:sz w:val="16"/>
      <w:szCs w:val="16"/>
    </w:rPr>
  </w:style>
  <w:style w:type="paragraph" w:styleId="CommentText">
    <w:name w:val="annotation text"/>
    <w:basedOn w:val="Normal"/>
    <w:link w:val="CommentTextChar"/>
    <w:uiPriority w:val="99"/>
    <w:semiHidden/>
    <w:unhideWhenUsed/>
    <w:rsid w:val="00E66656"/>
    <w:rPr>
      <w:sz w:val="20"/>
      <w:szCs w:val="20"/>
    </w:rPr>
  </w:style>
  <w:style w:type="character" w:customStyle="1" w:styleId="CommentTextChar">
    <w:name w:val="Comment Text Char"/>
    <w:basedOn w:val="DefaultParagraphFont"/>
    <w:link w:val="CommentText"/>
    <w:uiPriority w:val="99"/>
    <w:semiHidden/>
    <w:rsid w:val="00E66656"/>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66656"/>
    <w:rPr>
      <w:b/>
      <w:bCs/>
    </w:rPr>
  </w:style>
  <w:style w:type="character" w:customStyle="1" w:styleId="CommentSubjectChar">
    <w:name w:val="Comment Subject Char"/>
    <w:basedOn w:val="CommentTextChar"/>
    <w:link w:val="CommentSubject"/>
    <w:uiPriority w:val="99"/>
    <w:semiHidden/>
    <w:rsid w:val="00E66656"/>
    <w:rPr>
      <w:rFonts w:ascii="Times New Roman" w:hAnsi="Times New Roman"/>
      <w:b/>
      <w:bCs/>
      <w:sz w:val="20"/>
      <w:szCs w:val="20"/>
    </w:rPr>
  </w:style>
  <w:style w:type="paragraph" w:styleId="BalloonText">
    <w:name w:val="Balloon Text"/>
    <w:basedOn w:val="Normal"/>
    <w:link w:val="BalloonTextChar"/>
    <w:uiPriority w:val="99"/>
    <w:semiHidden/>
    <w:unhideWhenUsed/>
    <w:rsid w:val="00E66656"/>
    <w:rPr>
      <w:rFonts w:cs="Times New Roman"/>
      <w:sz w:val="18"/>
      <w:szCs w:val="18"/>
    </w:rPr>
  </w:style>
  <w:style w:type="character" w:customStyle="1" w:styleId="BalloonTextChar">
    <w:name w:val="Balloon Text Char"/>
    <w:basedOn w:val="DefaultParagraphFont"/>
    <w:link w:val="BalloonText"/>
    <w:uiPriority w:val="99"/>
    <w:semiHidden/>
    <w:rsid w:val="00E66656"/>
    <w:rPr>
      <w:rFonts w:ascii="Times New Roman" w:hAnsi="Times New Roman" w:cs="Times New Roman"/>
      <w:sz w:val="18"/>
      <w:szCs w:val="18"/>
    </w:rPr>
  </w:style>
  <w:style w:type="paragraph" w:styleId="NormalWeb">
    <w:name w:val="Normal (Web)"/>
    <w:basedOn w:val="Normal"/>
    <w:uiPriority w:val="99"/>
    <w:semiHidden/>
    <w:unhideWhenUsed/>
    <w:rsid w:val="009910C5"/>
    <w:pPr>
      <w:spacing w:before="100" w:beforeAutospacing="1" w:after="100" w:afterAutospacing="1"/>
    </w:pPr>
    <w:rPr>
      <w:rFonts w:eastAsia="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2850330">
      <w:bodyDiv w:val="1"/>
      <w:marLeft w:val="0"/>
      <w:marRight w:val="0"/>
      <w:marTop w:val="0"/>
      <w:marBottom w:val="0"/>
      <w:divBdr>
        <w:top w:val="none" w:sz="0" w:space="0" w:color="auto"/>
        <w:left w:val="none" w:sz="0" w:space="0" w:color="auto"/>
        <w:bottom w:val="none" w:sz="0" w:space="0" w:color="auto"/>
        <w:right w:val="none" w:sz="0" w:space="0" w:color="auto"/>
      </w:divBdr>
    </w:div>
    <w:div w:id="1532838667">
      <w:bodyDiv w:val="1"/>
      <w:marLeft w:val="0"/>
      <w:marRight w:val="0"/>
      <w:marTop w:val="0"/>
      <w:marBottom w:val="0"/>
      <w:divBdr>
        <w:top w:val="none" w:sz="0" w:space="0" w:color="auto"/>
        <w:left w:val="none" w:sz="0" w:space="0" w:color="auto"/>
        <w:bottom w:val="none" w:sz="0" w:space="0" w:color="auto"/>
        <w:right w:val="none" w:sz="0" w:space="0" w:color="auto"/>
      </w:divBdr>
    </w:div>
    <w:div w:id="19094159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jax.org/research-and-faculty/research-labs/the-harrison-lab/gerontology/life-span-as-a-biomarker"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204E97-2E98-334E-A51B-E537F39640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5</TotalTime>
  <Pages>10</Pages>
  <Words>19423</Words>
  <Characters>110712</Characters>
  <Application>Microsoft Office Word</Application>
  <DocSecurity>0</DocSecurity>
  <Lines>922</Lines>
  <Paragraphs>2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8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Molly Carter</cp:lastModifiedBy>
  <cp:revision>90</cp:revision>
  <dcterms:created xsi:type="dcterms:W3CDTF">2019-07-24T15:16:00Z</dcterms:created>
  <dcterms:modified xsi:type="dcterms:W3CDTF">2019-12-11T2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5XuZX0JC"/&gt;&lt;style id="http://www.zotero.org/styles/apa" locale="en-US" hasBibliography="1" bibliographyStyleHasBeenSet="1"/&gt;&lt;prefs&gt;&lt;pref name="fieldType" value="Field"/&gt;&lt;pref name="delayCitationU</vt:lpwstr>
  </property>
  <property fmtid="{D5CDD505-2E9C-101B-9397-08002B2CF9AE}" pid="3" name="ZOTERO_PREF_2">
    <vt:lpwstr>pdates" value="true"/&gt;&lt;pref name="dontAskDelayCitationUpdates" value="true"/&gt;&lt;/prefs&gt;&lt;/data&gt;</vt:lpwstr>
  </property>
</Properties>
</file>